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D90488"/>
    <w:p w14:paraId="50B88A05" w14:textId="77777777" w:rsidR="006D4CAF" w:rsidRDefault="006D4CAF"/>
    <w:p w14:paraId="5293D175" w14:textId="77777777" w:rsidR="006D4CAF" w:rsidRPr="00E97300" w:rsidRDefault="00AC4731" w:rsidP="00E97300">
      <w:pPr>
        <w:jc w:val="center"/>
        <w:rPr>
          <w:sz w:val="32"/>
        </w:rPr>
      </w:pPr>
      <w:r w:rsidRPr="00E97300">
        <w:rPr>
          <w:sz w:val="32"/>
        </w:rPr>
        <w:t>Novel challenges of new and emerging digital health technologies</w:t>
      </w:r>
    </w:p>
    <w:p w14:paraId="0BD76813" w14:textId="77777777" w:rsidR="00DC3CBB" w:rsidRPr="00DC3CBB" w:rsidRDefault="00DC3CBB" w:rsidP="00DC3CBB"/>
    <w:p w14:paraId="61C049F6" w14:textId="77777777" w:rsidR="0084507D" w:rsidRDefault="0084507D" w:rsidP="00E97300">
      <w:pPr>
        <w:pStyle w:val="Heading1"/>
      </w:pPr>
      <w:r>
        <w:t>Introduction</w:t>
      </w:r>
    </w:p>
    <w:p w14:paraId="28E250E3" w14:textId="77777777" w:rsidR="002C09D8" w:rsidRDefault="002C09D8" w:rsidP="002C09D8">
      <w:r>
        <w:t>*Nice start to the paper - “</w:t>
      </w:r>
      <w:r w:rsidRPr="002C09D8">
        <w: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w:t>
      </w:r>
      <w:r>
        <w:t xml:space="preserve">” </w:t>
      </w:r>
      <w:r>
        <w:fldChar w:fldCharType="begin" w:fldLock="1"/>
      </w:r>
      <w:r w:rsidR="00AB3439">
        <w:instrText>ADDIN CSL_CITATION {"citationItems":[{"id":"ITEM-1","itemData":{"DOI":"10.1016/j.amepre.2016.06.015","ISSN":"18732607","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1","issue":"5","issued":{"date-parts":[["2016"]]},"page":"833-842","publisher":"Elsevier","title":"Understanding and Promoting Effective Engagement With Digital Behavior Change Interventions","type":"article-journal","volume":"51"},"uris":["http://www.mendeley.com/documents/?uuid=f0faa0df-9235-4a4b-bd64-5180dc382a4b"]}],"mendeley":{"formattedCitation":"(Yardley et al., 2016)","plainTextFormattedCitation":"(Yardley et al., 2016)","previouslyFormattedCitation":"(Yardley et al., 2016)"},"properties":{"noteIndex":0},"schema":"https://github.com/citation-style-language/schema/raw/master/csl-citation.json"}</w:instrText>
      </w:r>
      <w:r>
        <w:fldChar w:fldCharType="separate"/>
      </w:r>
      <w:r w:rsidRPr="002C09D8">
        <w:rPr>
          <w:noProof/>
        </w:rPr>
        <w:t>(Yardley et al., 2016)</w:t>
      </w:r>
      <w:r>
        <w:fldChar w:fldCharType="end"/>
      </w:r>
    </w:p>
    <w:p w14:paraId="0D45EB3C" w14:textId="77777777" w:rsidR="00AB3439" w:rsidRDefault="00AB3439" w:rsidP="002C09D8"/>
    <w:p w14:paraId="4E5E1D4F" w14:textId="77777777" w:rsidR="00AB3439" w:rsidRDefault="00AB3439" w:rsidP="00AB3439">
      <w:r>
        <w:t>*What is theory? – “</w:t>
      </w:r>
      <w:r w:rsidRPr="00AB3439">
        <w:rPr>
          <w:i/>
        </w:rPr>
        <w:t>a set of concepts and/or statements which specify how phenomena relate to each other. Theory provides an organizing description of a system that accounts for what is known, and explains and predicts phenomena</w:t>
      </w:r>
      <w:r>
        <w:t xml:space="preserve">.” </w:t>
      </w:r>
      <w:r>
        <w:fldChar w:fldCharType="begin" w:fldLock="1"/>
      </w:r>
      <w:r w:rsidR="000B1500">
        <w:instrText>ADDIN CSL_CITATION {"citationItems":[{"id":"ITEM-1","itemData":{"DOI":"10.1080/17437199.2014.941722","author":[{"dropping-particle":"","family":"Davis","given":"Rachel","non-dropping-particle":"","parse-names":false,"suffix":""},{"dropping-particle":"","family":"Campbell","given":"Rona","non-dropping-particle":"","parse-names":false,"suffix":""},{"dropping-particle":"","family":"Hildon","given":"Zoe","non-dropping-particle":"","parse-names":false,"suffix":""},{"dropping-particle":"","family":"Hobbs","given":"Lorna","non-dropping-particle":"","parse-names":false,"suffix":""},{"dropping-particle":"","family":"Michie","given":"Susan","non-dropping-particle":"","parse-names":false,"suffix":""}],"container-title":"Health Psychology Review","id":"ITEM-1","issue":"3","issued":{"date-parts":[["2015"]]},"page":"323-344","publisher":"Taylor &amp; Francis","title":"Theories of behaviour and behaviour change across the social and behavioural sciences : a scoping review","type":"article-journal","volume":"9"},"uris":["http://www.mendeley.com/documents/?uuid=cda867f3-20f8-48eb-b3e1-54dcd592b978"]}],"mendeley":{"formattedCitation":"(Davis et al., 2015)","plainTextFormattedCitation":"(Davis et al., 2015)","previouslyFormattedCitation":"(Davis et al., 2015)"},"properties":{"noteIndex":0},"schema":"https://github.com/citation-style-language/schema/raw/master/csl-citation.json"}</w:instrText>
      </w:r>
      <w:r>
        <w:fldChar w:fldCharType="separate"/>
      </w:r>
      <w:r w:rsidRPr="00AB3439">
        <w:rPr>
          <w:noProof/>
        </w:rPr>
        <w:t>(Davis et al., 2015)</w:t>
      </w:r>
      <w:r>
        <w:fldChar w:fldCharType="end"/>
      </w:r>
    </w:p>
    <w:p w14:paraId="0B97489A" w14:textId="77777777" w:rsidR="0074365C" w:rsidRDefault="0074365C" w:rsidP="00AB3439">
      <w:r>
        <w:t xml:space="preserve">*Potential benefits of technology in healthcare </w:t>
      </w:r>
      <w:r w:rsidR="006655F1">
        <w:fldChar w:fldCharType="begin" w:fldLock="1"/>
      </w:r>
      <w:r w:rsidR="00E20652">
        <w:instrText>ADDIN CSL_CITATION {"citationItems":[{"id":"ITEM-1","itemData":{"DOI":"10.1007/978-3-030-17347-0_21","ISBN":"9783030173470","author":[{"dropping-particle":"","family":"Gibbings","given":"Rima","non-dropping-particle":"","parse-names":false,"suffix":""},{"dropping-particle":"","family":"Wickramasinghe","given":"Nilmini","non-dropping-particle":"","parse-names":false,"suffix":""}],"id":"ITEM-1","issued":{"date-parts":[["2020"]]},"page":"425-446","title":"The Enabling Role for Technology in the Support of Care Coordination in Health Care","type":"article-journal"},"uris":["http://www.mendeley.com/documents/?uuid=36ae11bf-1553-4d04-ab45-060637229e14"]}],"mendeley":{"formattedCitation":"(Gibbings &amp; Wickramasinghe, 2020)","plainTextFormattedCitation":"(Gibbings &amp; Wickramasinghe, 2020)","previouslyFormattedCitation":"(Gibbings &amp; Wickramasinghe, 2020)"},"properties":{"noteIndex":0},"schema":"https://github.com/citation-style-language/schema/raw/master/csl-citation.json"}</w:instrText>
      </w:r>
      <w:r w:rsidR="006655F1">
        <w:fldChar w:fldCharType="separate"/>
      </w:r>
      <w:r w:rsidR="002D0046" w:rsidRPr="002D0046">
        <w:rPr>
          <w:noProof/>
        </w:rPr>
        <w:t>(Gibbings &amp; Wickramasinghe, 2020)</w:t>
      </w:r>
      <w:r w:rsidR="006655F1">
        <w:fldChar w:fldCharType="end"/>
      </w:r>
    </w:p>
    <w:p w14:paraId="45C8FACF" w14:textId="77777777" w:rsidR="00AB3439" w:rsidRDefault="00AB3439" w:rsidP="00AB3439"/>
    <w:p w14:paraId="4A4AC040" w14:textId="77777777" w:rsidR="00656305" w:rsidRDefault="00656305" w:rsidP="00656305">
      <w:pPr>
        <w:pStyle w:val="Heading1"/>
      </w:pPr>
      <w:r>
        <w:t>Method</w:t>
      </w:r>
    </w:p>
    <w:p w14:paraId="30BE240E" w14:textId="77777777" w:rsidR="00656305" w:rsidRDefault="00656305" w:rsidP="00656305">
      <w:r w:rsidRPr="002042AB">
        <w:rPr>
          <w:highlight w:val="lightGray"/>
        </w:rPr>
        <w:t xml:space="preserve">[The wording heavily borrows from </w:t>
      </w:r>
      <w:r w:rsidRPr="002042AB">
        <w:rPr>
          <w:highlight w:val="lightGray"/>
        </w:rPr>
        <w:fldChar w:fldCharType="begin" w:fldLock="1"/>
      </w:r>
      <w:r>
        <w:rPr>
          <w:highlight w:val="lightGray"/>
        </w:rPr>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4db20a3-01df-4428-818e-291ee6073c79"]}],"mendeley":{"formattedCitation":"(Michie et al., 2017)","plainTextFormattedCitation":"(Michie et al., 2017)","previouslyFormattedCitation":"(Michie et al., 2017)"},"properties":{"noteIndex":0},"schema":"https://github.com/citation-style-language/schema/raw/master/csl-citation.json"}</w:instrText>
      </w:r>
      <w:r w:rsidRPr="002042AB">
        <w:rPr>
          <w:highlight w:val="lightGray"/>
        </w:rPr>
        <w:fldChar w:fldCharType="separate"/>
      </w:r>
      <w:r w:rsidRPr="002042AB">
        <w:rPr>
          <w:noProof/>
          <w:highlight w:val="lightGray"/>
        </w:rPr>
        <w:t>(Michie et al., 2017)</w:t>
      </w:r>
      <w:r w:rsidRPr="002042AB">
        <w:rPr>
          <w:highlight w:val="lightGray"/>
        </w:rPr>
        <w:fldChar w:fldCharType="end"/>
      </w:r>
      <w:r w:rsidRPr="002042AB">
        <w:rPr>
          <w:highlight w:val="lightGray"/>
        </w:rPr>
        <w:t>]</w:t>
      </w:r>
      <w:r>
        <w:t xml:space="preserve"> A </w:t>
      </w:r>
      <w:r w:rsidRPr="00AA44BF">
        <w:t>national</w:t>
      </w:r>
      <w:r>
        <w:t>,</w:t>
      </w:r>
      <w:r w:rsidRPr="00AA44BF">
        <w:t xml:space="preserve"> expert</w:t>
      </w:r>
      <w:r>
        <w:t>, consensus-building one-day workshop was held in x</w:t>
      </w:r>
      <w:r w:rsidRPr="00AA44BF">
        <w:rPr>
          <w:highlight w:val="yellow"/>
        </w:rPr>
        <w:t>month</w:t>
      </w:r>
      <w:r>
        <w:t xml:space="preserve">x 2020 in Leeds, UK to </w:t>
      </w:r>
      <w:r w:rsidRPr="00284512">
        <w:t>provide a robust academic appraisal of the evidence base and subject-matter expertise</w:t>
      </w:r>
      <w:r>
        <w:t xml:space="preserve"> relating to novel patient-safety challenges of new and emerging health information technologies. The workshop</w:t>
      </w:r>
      <w:r w:rsidRPr="002042AB">
        <w:t xml:space="preserve"> </w:t>
      </w:r>
      <w:r>
        <w:t>was the first in a series led</w:t>
      </w:r>
      <w:r w:rsidRPr="00AA44BF">
        <w:t xml:space="preserve"> by the </w:t>
      </w:r>
      <w:r>
        <w:t>National Institute</w:t>
      </w:r>
      <w:r w:rsidRPr="00AA44BF">
        <w:t xml:space="preserve"> </w:t>
      </w:r>
      <w:r>
        <w:t>for Health Research Patient Safety Translational Research Centres from Yorkshire and Humber, and Greater Manchester, UK; The proposal for the workshop is available at x</w:t>
      </w:r>
      <w:r w:rsidRPr="002042AB">
        <w:rPr>
          <w:highlight w:val="yellow"/>
        </w:rPr>
        <w:t>link to proposal</w:t>
      </w:r>
      <w:r>
        <w:t xml:space="preserve">x. </w:t>
      </w:r>
      <w:r w:rsidRPr="00AA44BF">
        <w:t xml:space="preserve">The </w:t>
      </w:r>
      <w:r>
        <w:t>x</w:t>
      </w:r>
      <w:r w:rsidRPr="002042AB">
        <w:rPr>
          <w:highlight w:val="yellow"/>
        </w:rPr>
        <w:t>N_participants</w:t>
      </w:r>
      <w:r>
        <w:t>x</w:t>
      </w:r>
      <w:r w:rsidRPr="00AA44BF">
        <w:t xml:space="preserve"> participants were selected to incl</w:t>
      </w:r>
      <w:r>
        <w:t>ude those who develop, evaluate and</w:t>
      </w:r>
      <w:r w:rsidRPr="00AA44BF">
        <w:t xml:space="preserve"> use</w:t>
      </w:r>
      <w:r>
        <w:t xml:space="preserve"> health information technologies and their data</w:t>
      </w:r>
      <w:r w:rsidRPr="00AA44BF">
        <w:t xml:space="preserve"> for both research and practical purposes. Participants included </w:t>
      </w:r>
      <w:r w:rsidRPr="002042AB">
        <w:rPr>
          <w:highlight w:val="yellow"/>
        </w:rPr>
        <w:t>xList of roles represented by attendees</w:t>
      </w:r>
      <w:r>
        <w:t xml:space="preserve">x. </w:t>
      </w:r>
    </w:p>
    <w:p w14:paraId="0979E789" w14:textId="77777777" w:rsidR="00656305" w:rsidRDefault="00656305" w:rsidP="00656305"/>
    <w:p w14:paraId="24B419F6" w14:textId="77777777" w:rsidR="00656305" w:rsidRDefault="00656305" w:rsidP="00656305">
      <w:pPr>
        <w:pStyle w:val="Heading2"/>
      </w:pPr>
      <w:r w:rsidRPr="00AA44BF">
        <w:t>The primary deliverable from this workshop was</w:t>
      </w:r>
      <w:r>
        <w:t>…</w:t>
      </w:r>
    </w:p>
    <w:p w14:paraId="2C54A5C5" w14:textId="77777777" w:rsidR="00656305" w:rsidRDefault="00656305" w:rsidP="00656305">
      <w:r w:rsidRPr="00AA44BF">
        <w:t>The primary deliverable from this workshop was</w:t>
      </w:r>
      <w:r>
        <w:t xml:space="preserve"> a publication that begins to define the </w:t>
      </w:r>
      <w:r w:rsidRPr="00284512">
        <w:t>field of safety informatics and serve</w:t>
      </w:r>
      <w:r>
        <w:t>s</w:t>
      </w:r>
      <w:r w:rsidRPr="00284512">
        <w:t xml:space="preserve"> as a platform for future research and development</w:t>
      </w:r>
      <w:r>
        <w:t xml:space="preserve">. </w:t>
      </w:r>
    </w:p>
    <w:p w14:paraId="46684145" w14:textId="77777777" w:rsidR="00656305" w:rsidRPr="00284512" w:rsidRDefault="00656305" w:rsidP="00656305"/>
    <w:p w14:paraId="289CD194" w14:textId="77777777" w:rsidR="00656305" w:rsidRDefault="00656305" w:rsidP="00656305"/>
    <w:p w14:paraId="2320E89E" w14:textId="77777777" w:rsidR="00AB3439" w:rsidRDefault="00E97300" w:rsidP="00284465">
      <w:pPr>
        <w:pStyle w:val="Heading1"/>
      </w:pPr>
      <w:r>
        <w:t xml:space="preserve">What </w:t>
      </w:r>
      <w:r w:rsidR="00656305">
        <w:t>might be</w:t>
      </w:r>
      <w:r>
        <w:t xml:space="preserve"> the new and emerging technologies?</w:t>
      </w:r>
    </w:p>
    <w:p w14:paraId="4088C4AC" w14:textId="77777777" w:rsidR="00865867" w:rsidRDefault="000B1500" w:rsidP="00865867">
      <w:r>
        <w:fldChar w:fldCharType="begin" w:fldLock="1"/>
      </w:r>
      <w:r w:rsidR="003406D7">
        <w:instrText>ADDIN CSL_CITATION {"citationItems":[{"id":"ITEM-1","itemData":{"URL":"https://www.healthcare.digital/single-post/2020/01/29/Digital-Health-Hype-Cycle-2020","accessed":{"date-parts":[["2020","3","23"]]},"author":[{"dropping-particle":"","family":"Price","given":"Llyod","non-dropping-particle":"","parse-names":false,"suffix":""}],"id":"ITEM-1","issued":{"date-parts":[["2020"]]},"title":"The Digital Health Hype Cycle 2020","type":"webpage"},"uris":["http://www.mendeley.com/documents/?uuid=ba24163c-4f5b-4866-861d-db5b89a4c871"]},{"id":"ITEM-2","itemData":{"URL":"https://www.healthcare.digital/single-post/2019/01/12/The-Digital-Health-Hype-Cycle-2019","accessed":{"date-parts":[["2020","3","23"]]},"author":[{"dropping-particle":"","family":"Price","given":"Llyod","non-dropping-particle":"","parse-names":false,"suffix":""}],"id":"ITEM-2","issued":{"date-parts":[["2019"]]},"title":"The Digital Health Hype Cycle 2019","type":"webpage"},"uris":["http://www.mendeley.com/documents/?uuid=d7be3235-80a7-4539-a8e0-f650b5fb9321"]},{"id":"ITEM-3","itemData":{"URL":"https://www.healthcare.digital/single-post/2018/02/20/The-Digital-Health-Hype-Cycle-2018","accessed":{"date-parts":[["2020","3","23"]]},"author":[{"dropping-particle":"","family":"Price","given":"Llyod","non-dropping-particle":"","parse-names":false,"suffix":""}],"id":"ITEM-3","issued":{"date-parts":[["2018"]]},"title":"The Digital Health Hype Cycle 2018","type":"webpage"},"uris":["http://www.mendeley.com/documents/?uuid=6771260f-08c0-4c6d-b6b7-a0fc7ca7c6fe"]},{"id":"ITEM-4","itemData":{"URL":"https://www.idtechex.com/en/research-report/wearable-technology-forecasts-2019-2029/680","accessed":{"date-parts":[["2020","3","18"]]},"author":[{"dropping-particle":"","family":"Hayward","given":"James","non-dropping-particle":"","parse-names":false,"suffix":""}],"id":"ITEM-4","issued":{"date-parts":[["2019"]]},"title":"Wearable Technology Forecasts 2019-2029","type":"webpage"},"uris":["http://www.mendeley.com/documents/?uuid=5d84ae02-ff26-4aa3-b043-2d4afcafe170"]},{"id":"ITEM-5","itemData":{"URL":"http://healthstandards.com/blog/2017/10/25/digital-health-trends-2025/","accessed":{"date-parts":[["2020","3","18"]]},"author":[{"dropping-particle":"","family":"Dunn","given":"Angela","non-dropping-particle":"","parse-names":false,"suffix":""}],"container-title":"Health Standards","id":"ITEM-5","issued":{"date-parts":[["2017"]]},"title":"Digital health: Current state &amp; future growth 2017-2025","type":"webpage"},"uris":["http://www.mendeley.com/documents/?uuid=d7462bdc-1b32-4e7e-b2a7-e05b317038f0"]}],"mendeley":{"formattedCitation":"(Dunn, 2017; Hayward, 2019; Price, 2018, 2019, 2020)","plainTextFormattedCitation":"(Dunn, 2017; Hayward, 2019; Price, 2018, 2019, 2020)","previouslyFormattedCitation":"(Dunn, 2017; Hayward, 2019; Price, 2018, 2019, 2020)"},"properties":{"noteIndex":0},"schema":"https://github.com/citation-style-language/schema/raw/master/csl-citation.json"}</w:instrText>
      </w:r>
      <w:r>
        <w:fldChar w:fldCharType="separate"/>
      </w:r>
      <w:r w:rsidR="00D018E4" w:rsidRPr="00D018E4">
        <w:rPr>
          <w:noProof/>
        </w:rPr>
        <w:t>(Dunn, 2017; Hayward, 2019; Price, 2018, 2019, 2020)</w:t>
      </w:r>
      <w:r>
        <w:fldChar w:fldCharType="end"/>
      </w:r>
    </w:p>
    <w:p w14:paraId="59EDDB11" w14:textId="77777777" w:rsidR="00FC11C7" w:rsidRDefault="00FC11C7" w:rsidP="006B1420">
      <w:pPr>
        <w:pStyle w:val="ListParagraph"/>
        <w:numPr>
          <w:ilvl w:val="0"/>
          <w:numId w:val="5"/>
        </w:numPr>
      </w:pPr>
      <w:r w:rsidRPr="006B1420">
        <w:rPr>
          <w:u w:val="single"/>
        </w:rPr>
        <w:t>Swallowable tech</w:t>
      </w:r>
      <w:r>
        <w:t xml:space="preserve"> – local drug delivery </w:t>
      </w:r>
      <w:r>
        <w:fldChar w:fldCharType="begin" w:fldLock="1"/>
      </w:r>
      <w: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fldChar w:fldCharType="separate"/>
      </w:r>
      <w:r w:rsidRPr="00FC11C7">
        <w:rPr>
          <w:noProof/>
        </w:rPr>
        <w:t>(Goffredo et al., 2016)</w:t>
      </w:r>
      <w:r>
        <w:fldChar w:fldCharType="end"/>
      </w:r>
      <w:r>
        <w:t xml:space="preserve">, imaging </w:t>
      </w:r>
      <w:r>
        <w:fldChar w:fldCharType="begin" w:fldLock="1"/>
      </w:r>
      <w:r w:rsidR="00C4621B">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fldChar w:fldCharType="separate"/>
      </w:r>
      <w:r w:rsidRPr="00FC11C7">
        <w:rPr>
          <w:noProof/>
        </w:rPr>
        <w:t>(Intzes &amp; Meng, 2016)</w:t>
      </w:r>
      <w:r>
        <w:fldChar w:fldCharType="end"/>
      </w:r>
      <w:r w:rsidR="00C4621B">
        <w:t xml:space="preserve">, diagnostics </w:t>
      </w:r>
      <w:r w:rsidR="00C4621B">
        <w:fldChar w:fldCharType="begin" w:fldLock="1"/>
      </w:r>
      <w:r w:rsidR="00C4621B">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00C4621B">
        <w:fldChar w:fldCharType="separate"/>
      </w:r>
      <w:r w:rsidR="00C4621B" w:rsidRPr="00C4621B">
        <w:rPr>
          <w:noProof/>
        </w:rPr>
        <w:t>(Schmidt et al., 2019)</w:t>
      </w:r>
      <w:r w:rsidR="00C4621B">
        <w:fldChar w:fldCharType="end"/>
      </w:r>
      <w:r>
        <w:t xml:space="preserve"> and other applications </w:t>
      </w:r>
      <w:r>
        <w:fldChar w:fldCharType="begin" w:fldLock="1"/>
      </w:r>
      <w:r w:rsidR="0033423D">
        <w:instrText>ADDIN CSL_CITATION {"citationItems":[{"id":"ITEM-1","itemData":{"DOI":"10.1039/c9ta12880h","author":[{"dropping-particle":"","family":"Gao","given":"Chang","non-dropping-particle":"","parse-names":false,"suffix":""},{"dropping-particle":"","family":"Bai","given":"Congcong","non-dropping-particle":"","parse-names":false,"suffix":""},{"dropping-particle":"","family":"Gao","given":"Jian","non-dropping-particle":"","parse-names":false,"suffix":""},{"dropping-particle":"","family":"Xiao","given":"Yukun","non-dropping-particle":"","parse-names":false,"suffix":""},{"dropping-particle":"","family":"Han","given":"Yuyang","non-dropping-particle":"","parse-names":false,"suffix":""},{"dropping-particle":"","family":"Shaista","given":"Airam","non-dropping-particle":"","parse-names":false,"suffix":""},{"dropping-particle":"","family":"Zhao","given":"Yang","non-dropping-particle":"","parse-names":false,"suffix":""},{"dropping-particle":"","family":"Qu","given":"Liangti","non-dropping-particle":"","parse-names":false,"suffix":""}],"container-title":"Journal of Materials Chemistry A","id":"ITEM-1","issued":{"date-parts":[["2020"]]},"page":"4055-4061","publisher":"Royal Society of Chemistry","title":"A directly swallowable and ingestible micro-supercapacitor","type":"article-journal","volume":"8"},"uris":["http://www.mendeley.com/documents/?uuid=176820d3-e69e-4323-a42c-a0d987110324"]},{"id":"ITEM-2","itemData":{"author":[{"dropping-particle":"","family":"Olano","given":"Carolina","non-dropping-particle":"","parse-names":false,"suffix":""}],"container-title":"Endoscopy International Open","id":"ITEM-2","issued":{"date-parts":[["2019"]]},"page":"e782-e783","title":"Swallowable capsules are not only for videos","type":"article-journal","volume":"07"},"uris":["http://www.mendeley.com/documents/?uuid=1fdb36c9-28ff-49d7-9d76-a43792ec9082"]}],"mendeley":{"formattedCitation":"(C. Gao et al., 2020; Olano, 2019)","plainTextFormattedCitation":"(C. Gao et al., 2020; Olano, 2019)","previouslyFormattedCitation":"(C. Gao et al., 2020; Olano, 2019)"},"properties":{"noteIndex":0},"schema":"https://github.com/citation-style-language/schema/raw/master/csl-citation.json"}</w:instrText>
      </w:r>
      <w:r>
        <w:fldChar w:fldCharType="separate"/>
      </w:r>
      <w:r w:rsidR="0033423D" w:rsidRPr="0033423D">
        <w:rPr>
          <w:noProof/>
        </w:rPr>
        <w:t>(C. Gao et al., 2020; Olano, 2019)</w:t>
      </w:r>
      <w:r>
        <w:fldChar w:fldCharType="end"/>
      </w:r>
    </w:p>
    <w:p w14:paraId="14F9FA30" w14:textId="3280A268" w:rsidR="005D1861" w:rsidRDefault="005D1861" w:rsidP="001F1F11">
      <w:pPr>
        <w:pStyle w:val="ListParagraph"/>
        <w:numPr>
          <w:ilvl w:val="0"/>
          <w:numId w:val="5"/>
        </w:numPr>
      </w:pPr>
      <w:r w:rsidRPr="001F1F11">
        <w:rPr>
          <w:u w:val="single"/>
        </w:rPr>
        <w:lastRenderedPageBreak/>
        <w:t>Mail-order prescription</w:t>
      </w:r>
      <w:r>
        <w:t xml:space="preserve"> – Amazon acquisition of PillsPack (</w:t>
      </w:r>
      <w:hyperlink r:id="rId6" w:history="1">
        <w:r w:rsidRPr="00C93B87">
          <w:rPr>
            <w:rStyle w:val="Hyperlink"/>
          </w:rPr>
          <w:t>https://www.amazon.com/stores/page/5C6C0A16-CE60-4998-B799-A746AE18E19B?channel=hmd_190420</w:t>
        </w:r>
      </w:hyperlink>
      <w:r>
        <w:t>), Capsule (</w:t>
      </w:r>
      <w:hyperlink r:id="rId7" w:history="1">
        <w:r w:rsidRPr="00C93B87">
          <w:rPr>
            <w:rStyle w:val="Hyperlink"/>
          </w:rPr>
          <w:t>https://www.capsulecares.com/</w:t>
        </w:r>
      </w:hyperlink>
      <w:r>
        <w:t>), NowRx (</w:t>
      </w:r>
      <w:hyperlink r:id="rId8" w:history="1">
        <w:r w:rsidRPr="00C93B87">
          <w:rPr>
            <w:rStyle w:val="Hyperlink"/>
          </w:rPr>
          <w:t>https://www.nowrx.com/</w:t>
        </w:r>
      </w:hyperlink>
      <w:r>
        <w:t>)</w:t>
      </w:r>
      <w:r w:rsidR="00806240">
        <w:t xml:space="preserve">; Description of implementation </w:t>
      </w:r>
      <w:r w:rsidR="00806240">
        <w:fldChar w:fldCharType="begin" w:fldLock="1"/>
      </w:r>
      <w:r w:rsidR="00806240">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operties":{"noteIndex":0},"schema":"https://github.com/citation-style-language/schema/raw/master/csl-citation.json"}</w:instrText>
      </w:r>
      <w:r w:rsidR="00806240">
        <w:fldChar w:fldCharType="separate"/>
      </w:r>
      <w:r w:rsidR="00806240" w:rsidRPr="00806240">
        <w:rPr>
          <w:noProof/>
        </w:rPr>
        <w:t>(Kappenman et al., 2019)</w:t>
      </w:r>
      <w:r w:rsidR="00806240">
        <w:fldChar w:fldCharType="end"/>
      </w:r>
    </w:p>
    <w:p w14:paraId="54FFC333" w14:textId="77777777" w:rsidR="005D1861" w:rsidRDefault="00A37072" w:rsidP="001F1F11">
      <w:pPr>
        <w:pStyle w:val="ListParagraph"/>
        <w:numPr>
          <w:ilvl w:val="0"/>
          <w:numId w:val="5"/>
        </w:numPr>
      </w:pPr>
      <w:r w:rsidRPr="001F1F11">
        <w:rPr>
          <w:u w:val="single"/>
        </w:rPr>
        <w:t>Neural implants and interfaces</w:t>
      </w:r>
      <w:r>
        <w:t xml:space="preserve"> – an introduction </w:t>
      </w:r>
      <w:r>
        <w:fldChar w:fldCharType="begin" w:fldLock="1"/>
      </w:r>
      <w:r w:rsidR="00C104AB">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fldChar w:fldCharType="separate"/>
      </w:r>
      <w:r w:rsidRPr="00A37072">
        <w:rPr>
          <w:noProof/>
        </w:rPr>
        <w:t>(Fekete &amp; Pongrácz, 2017)</w:t>
      </w:r>
      <w:r>
        <w:fldChar w:fldCharType="end"/>
      </w:r>
      <w:r>
        <w:t xml:space="preserve">, an introductory review and summary of challenges </w:t>
      </w:r>
      <w:r>
        <w:fldChar w:fldCharType="begin" w:fldLock="1"/>
      </w:r>
      <w: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mendeley":{"formattedCitation":"(Das et al., 2020)","plainTextFormattedCitation":"(Das et al., 2020)","previouslyFormattedCitation":"(Das et al., 2020)"},"properties":{"noteIndex":0},"schema":"https://github.com/citation-style-language/schema/raw/master/csl-citation.json"}</w:instrText>
      </w:r>
      <w:r>
        <w:fldChar w:fldCharType="separate"/>
      </w:r>
      <w:r w:rsidRPr="00A37072">
        <w:rPr>
          <w:noProof/>
        </w:rPr>
        <w:t>(Das et al., 2020)</w:t>
      </w:r>
      <w:r>
        <w:fldChar w:fldCharType="end"/>
      </w:r>
      <w:r>
        <w:t xml:space="preserve">, a review and challenges specific to some components </w:t>
      </w:r>
      <w:r>
        <w:fldChar w:fldCharType="begin" w:fldLock="1"/>
      </w:r>
      <w:r>
        <w:instrText>ADDIN CSL_CITATION {"citationItems":[{"id":"ITEM-1","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1","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Koch et al., 2019)","plainTextFormattedCitation":"(Koch et al., 2019)","previouslyFormattedCitation":"(Koch et al., 2019)"},"properties":{"noteIndex":0},"schema":"https://github.com/citation-style-language/schema/raw/master/csl-citation.json"}</w:instrText>
      </w:r>
      <w:r>
        <w:fldChar w:fldCharType="separate"/>
      </w:r>
      <w:r w:rsidRPr="00A37072">
        <w:rPr>
          <w:noProof/>
        </w:rPr>
        <w:t>(Koch et al., 2019)</w:t>
      </w:r>
      <w:r>
        <w:fldChar w:fldCharType="end"/>
      </w:r>
      <w:r>
        <w:t>. Examples Neuralink (</w:t>
      </w:r>
      <w:hyperlink r:id="rId9" w:history="1">
        <w:r w:rsidRPr="00C93B87">
          <w:rPr>
            <w:rStyle w:val="Hyperlink"/>
          </w:rPr>
          <w:t>https://www.neuralink.com/</w:t>
        </w:r>
      </w:hyperlink>
      <w:r>
        <w:t>), Kernel (</w:t>
      </w:r>
      <w:hyperlink r:id="rId10" w:history="1">
        <w:r w:rsidRPr="00C93B87">
          <w:rPr>
            <w:rStyle w:val="Hyperlink"/>
          </w:rPr>
          <w:t>https://www.kernel.co/</w:t>
        </w:r>
      </w:hyperlink>
      <w:r>
        <w:t>), DARPA (</w:t>
      </w:r>
      <w:hyperlink r:id="rId11" w:history="1">
        <w:r w:rsidRPr="00C93B87">
          <w:rPr>
            <w:rStyle w:val="Hyperlink"/>
          </w:rPr>
          <w:t>https://www.darpa.mil/news-events/2015-01-19</w:t>
        </w:r>
      </w:hyperlink>
      <w:r>
        <w:t>), Facebook (</w:t>
      </w:r>
      <w:hyperlink r:id="rId12" w:history="1">
        <w:r w:rsidRPr="00C93B87">
          <w:rPr>
            <w:rStyle w:val="Hyperlink"/>
          </w:rPr>
          <w:t>https://tech.fb.com/imagining-a-new-interface-hands-free-communication-without-saying-a-word/</w:t>
        </w:r>
      </w:hyperlink>
      <w:r>
        <w:t>).</w:t>
      </w:r>
    </w:p>
    <w:p w14:paraId="72F06B78" w14:textId="77777777" w:rsidR="00C104AB" w:rsidRDefault="00C104AB" w:rsidP="001F1F11">
      <w:pPr>
        <w:pStyle w:val="ListParagraph"/>
        <w:numPr>
          <w:ilvl w:val="0"/>
          <w:numId w:val="5"/>
        </w:numPr>
      </w:pPr>
      <w:r w:rsidRPr="001F1F11">
        <w:rPr>
          <w:u w:val="single"/>
        </w:rPr>
        <w:t>Loneliness and Social Isolation</w:t>
      </w:r>
      <w:r>
        <w:t xml:space="preserve"> – </w:t>
      </w:r>
      <w:r w:rsidR="00EE1801">
        <w:t xml:space="preserve">broad scene-setting review of problem </w:t>
      </w:r>
      <w:r w:rsidR="00EE1801">
        <w:fldChar w:fldCharType="begin" w:fldLock="1"/>
      </w:r>
      <w:r w:rsidR="001E6930">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00EE1801">
        <w:fldChar w:fldCharType="separate"/>
      </w:r>
      <w:r w:rsidR="00EE1801" w:rsidRPr="00EE1801">
        <w:rPr>
          <w:noProof/>
        </w:rPr>
        <w:t>(Stojanovic et al., 2017)</w:t>
      </w:r>
      <w:r w:rsidR="00EE1801">
        <w:fldChar w:fldCharType="end"/>
      </w:r>
      <w:r w:rsidR="00E20652">
        <w:t>; A</w:t>
      </w:r>
      <w:r>
        <w:t xml:space="preserve"> review of IT interventions </w:t>
      </w:r>
      <w:r>
        <w:fldChar w:fldCharType="begin" w:fldLock="1"/>
      </w:r>
      <w: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fldChar w:fldCharType="separate"/>
      </w:r>
      <w:r w:rsidRPr="00C104AB">
        <w:rPr>
          <w:noProof/>
        </w:rPr>
        <w:t>(Chen &amp; Schulz, 2016)</w:t>
      </w:r>
      <w:r>
        <w:fldChar w:fldCharType="end"/>
      </w:r>
      <w:r w:rsidR="00E20652">
        <w:t>;</w:t>
      </w:r>
      <w:r w:rsidR="00AE6E53">
        <w:t xml:space="preserve"> </w:t>
      </w:r>
      <w:r w:rsidR="00E20652">
        <w:t>A</w:t>
      </w:r>
      <w:r w:rsidR="00EE1801">
        <w:t xml:space="preserve"> review of interventions specific to older people </w:t>
      </w:r>
      <w:r w:rsidR="00EE1801">
        <w:fldChar w:fldCharType="begin" w:fldLock="1"/>
      </w:r>
      <w:r w:rsidR="00EE1801">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00EE1801">
        <w:fldChar w:fldCharType="separate"/>
      </w:r>
      <w:r w:rsidR="00EE1801" w:rsidRPr="00EE1801">
        <w:rPr>
          <w:noProof/>
        </w:rPr>
        <w:t>(Poscia et al., 2018)</w:t>
      </w:r>
      <w:r w:rsidR="00EE1801">
        <w:fldChar w:fldCharType="end"/>
      </w:r>
      <w:r w:rsidR="00EE1801">
        <w:t xml:space="preserve">. Also, keep an eye out for this planned </w:t>
      </w:r>
      <w:r w:rsidR="00AE6E53">
        <w:t xml:space="preserve">review and meta-analysis of the effectiveness of digital interventions </w:t>
      </w:r>
      <w:r w:rsidR="00AE6E53">
        <w:fldChar w:fldCharType="begin" w:fldLock="1"/>
      </w:r>
      <w:r w:rsidR="00EE1801">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00AE6E53">
        <w:fldChar w:fldCharType="separate"/>
      </w:r>
      <w:r w:rsidR="00AE6E53" w:rsidRPr="00AE6E53">
        <w:rPr>
          <w:noProof/>
        </w:rPr>
        <w:t>(Shah et al., 2019)</w:t>
      </w:r>
      <w:r w:rsidR="00AE6E53">
        <w:fldChar w:fldCharType="end"/>
      </w:r>
    </w:p>
    <w:p w14:paraId="0C57C2AC" w14:textId="77777777" w:rsidR="001E6930" w:rsidRDefault="001E6930" w:rsidP="001F1F11">
      <w:pPr>
        <w:pStyle w:val="ListParagraph"/>
        <w:numPr>
          <w:ilvl w:val="0"/>
          <w:numId w:val="5"/>
        </w:numPr>
      </w:pPr>
      <w:r w:rsidRPr="001F1F11">
        <w:rPr>
          <w:u w:val="single"/>
        </w:rPr>
        <w:t>Blockchain</w:t>
      </w:r>
      <w:r>
        <w:t xml:space="preserve"> </w:t>
      </w:r>
      <w:r w:rsidR="00BA1042">
        <w:t xml:space="preserve">(i.e. open, decentralised, cryptographic ledger) </w:t>
      </w:r>
      <w:r>
        <w:t xml:space="preserve">– </w:t>
      </w:r>
      <w:r w:rsidR="00E20652">
        <w:t>Some c</w:t>
      </w:r>
      <w:r>
        <w:t xml:space="preserve">hallenges </w:t>
      </w:r>
      <w:r>
        <w:fldChar w:fldCharType="begin" w:fldLock="1"/>
      </w:r>
      <w: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fldChar w:fldCharType="separate"/>
      </w:r>
      <w:r w:rsidRPr="001E6930">
        <w:rPr>
          <w:noProof/>
        </w:rPr>
        <w:t>(McGhin et al., 2019)</w:t>
      </w:r>
      <w:r>
        <w:fldChar w:fldCharType="end"/>
      </w:r>
      <w:r w:rsidR="00E20652">
        <w:t>;</w:t>
      </w:r>
      <w:r>
        <w:t xml:space="preserve"> </w:t>
      </w:r>
      <w:r w:rsidR="00E20652">
        <w:t>R</w:t>
      </w:r>
      <w:r>
        <w:t xml:space="preserve">eviews of blockchain in healthcare </w:t>
      </w:r>
      <w:r>
        <w:fldChar w:fldCharType="begin" w:fldLock="1"/>
      </w:r>
      <w: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fldChar w:fldCharType="separate"/>
      </w:r>
      <w:r w:rsidRPr="001E6930">
        <w:rPr>
          <w:noProof/>
        </w:rPr>
        <w:t>(Agbo et al., 2019; Hölbl et al., 2018)</w:t>
      </w:r>
      <w:r>
        <w:fldChar w:fldCharType="end"/>
      </w:r>
      <w:r w:rsidR="00E20652">
        <w:t>;</w:t>
      </w:r>
      <w:r>
        <w:t xml:space="preserve"> </w:t>
      </w:r>
      <w:r w:rsidR="00E20652">
        <w:t>A</w:t>
      </w:r>
      <w:r>
        <w:t xml:space="preserve">n early case study </w:t>
      </w:r>
      <w:r>
        <w:fldChar w:fldCharType="begin" w:fldLock="1"/>
      </w:r>
      <w:r w:rsidR="004500F4">
        <w:instrText>ADDIN CSL_CITATION {"citationItems":[{"id":"ITEM-1","itemData":{"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container-title":"Proceedings of IEEE open &amp; big data conference","id":"ITEM-1","issued":{"date-parts":[["2016"]]},"page":"13","publisher-place":"Washington, DC","title":"A case study for blockchain in healthcare: \"MedRec\" prototype for electronic health records and medical research data","type":"paper-conference","volume":"13"},"uris":["http://www.mendeley.com/documents/?uuid=0871dc87-f2ac-4fa8-b006-f382fffff0a2"]}],"mendeley":{"formattedCitation":"(Ekblaw et al., 2016)","plainTextFormattedCitation":"(Ekblaw et al., 2016)","previouslyFormattedCitation":"(Ekblaw et al., 2016)"},"properties":{"noteIndex":0},"schema":"https://github.com/citation-style-language/schema/raw/master/csl-citation.json"}</w:instrText>
      </w:r>
      <w:r>
        <w:fldChar w:fldCharType="separate"/>
      </w:r>
      <w:r w:rsidRPr="001E6930">
        <w:rPr>
          <w:noProof/>
        </w:rPr>
        <w:t>(Ekblaw et al., 2016)</w:t>
      </w:r>
      <w:r>
        <w:fldChar w:fldCharType="end"/>
      </w:r>
      <w:r w:rsidR="00E20652">
        <w:t xml:space="preserve">; An application to prescribing </w:t>
      </w:r>
      <w:r w:rsidR="00E20652">
        <w:fldChar w:fldCharType="begin" w:fldLock="1"/>
      </w:r>
      <w:r w:rsidR="00B23B5B">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00E20652">
        <w:fldChar w:fldCharType="separate"/>
      </w:r>
      <w:r w:rsidR="002F4F7F" w:rsidRPr="002F4F7F">
        <w:rPr>
          <w:noProof/>
        </w:rPr>
        <w:t>(Seitz &amp; Wickramasinghe, 2020)</w:t>
      </w:r>
      <w:r w:rsidR="00E20652">
        <w:fldChar w:fldCharType="end"/>
      </w:r>
    </w:p>
    <w:p w14:paraId="1DD3FF80" w14:textId="77777777" w:rsidR="00202BF3" w:rsidRPr="00202BF3" w:rsidRDefault="00202BF3" w:rsidP="001F1F11">
      <w:pPr>
        <w:pStyle w:val="ListParagraph"/>
        <w:numPr>
          <w:ilvl w:val="0"/>
          <w:numId w:val="5"/>
        </w:numPr>
      </w:pPr>
      <w:r w:rsidRPr="001F1F11">
        <w:rPr>
          <w:u w:val="single"/>
        </w:rPr>
        <w:t>Biohacking</w:t>
      </w:r>
      <w:r>
        <w:t xml:space="preserve"> </w:t>
      </w:r>
      <w:r w:rsidR="00BA1042">
        <w:t xml:space="preserve">(i.e.  DIY, citizen-science </w:t>
      </w:r>
      <w:r w:rsidR="00BA1042" w:rsidRPr="00BA1042">
        <w:t>biological inves</w:t>
      </w:r>
      <w:r w:rsidR="00BA1042">
        <w:t xml:space="preserve">tigations and interventions) </w:t>
      </w:r>
      <w:r w:rsidR="004500F4">
        <w:t>–</w:t>
      </w:r>
      <w:r>
        <w:t xml:space="preserve"> </w:t>
      </w:r>
      <w:r w:rsidR="00AC7E1A">
        <w:t>the main concern is that it takes place “</w:t>
      </w:r>
      <w:r w:rsidR="00AC7E1A" w:rsidRPr="001F1F11">
        <w:rPr>
          <w:i/>
        </w:rPr>
        <w:t>outside of typical scientific settings by individuals who may not have traditional scientific training</w:t>
      </w:r>
      <w:r w:rsidR="00AC7E1A">
        <w:t>”</w:t>
      </w:r>
      <w:r w:rsidR="00DE29AB">
        <w:t xml:space="preserve"> </w:t>
      </w:r>
      <w:r w:rsidR="00DE29AB">
        <w:fldChar w:fldCharType="begin" w:fldLock="1"/>
      </w:r>
      <w:r w:rsidR="00E801B5">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00DE29AB">
        <w:fldChar w:fldCharType="separate"/>
      </w:r>
      <w:r w:rsidR="00DE29AB" w:rsidRPr="00DE29AB">
        <w:rPr>
          <w:noProof/>
        </w:rPr>
        <w:t>(Zettler et al., 2019)</w:t>
      </w:r>
      <w:r w:rsidR="00DE29AB">
        <w:fldChar w:fldCharType="end"/>
      </w:r>
      <w:r w:rsidR="00E20652">
        <w:t>;</w:t>
      </w:r>
      <w:r w:rsidR="00AC7E1A">
        <w:t xml:space="preserve"> </w:t>
      </w:r>
      <w:r w:rsidR="00E20652">
        <w:t>A</w:t>
      </w:r>
      <w:r w:rsidR="004500F4">
        <w:t xml:space="preserve">n introduction </w:t>
      </w:r>
      <w:r w:rsidR="00E20652">
        <w:t xml:space="preserve">for the uninitiated </w:t>
      </w:r>
      <w:r w:rsidR="004500F4">
        <w:fldChar w:fldCharType="begin" w:fldLock="1"/>
      </w:r>
      <w:r w:rsidR="004500F4">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004500F4">
        <w:fldChar w:fldCharType="separate"/>
      </w:r>
      <w:r w:rsidR="004500F4" w:rsidRPr="004500F4">
        <w:rPr>
          <w:noProof/>
        </w:rPr>
        <w:t>(Yetisen, 2018)</w:t>
      </w:r>
      <w:r w:rsidR="004500F4">
        <w:fldChar w:fldCharType="end"/>
      </w:r>
    </w:p>
    <w:p w14:paraId="68FDA21F" w14:textId="77777777" w:rsidR="00C4621B" w:rsidRPr="00BA1042" w:rsidRDefault="00BA1042" w:rsidP="001F1F11">
      <w:pPr>
        <w:pStyle w:val="ListParagraph"/>
        <w:numPr>
          <w:ilvl w:val="0"/>
          <w:numId w:val="5"/>
        </w:numPr>
      </w:pPr>
      <w:r w:rsidRPr="001F1F11">
        <w:rPr>
          <w:u w:val="single"/>
        </w:rPr>
        <w:t>Digital twin</w:t>
      </w:r>
      <w:r>
        <w:t xml:space="preserve"> (</w:t>
      </w:r>
      <w:r w:rsidR="00E801B5">
        <w:t>i.e. “</w:t>
      </w:r>
      <w:r w:rsidR="00E801B5" w:rsidRPr="001F1F11">
        <w:rPr>
          <w:i/>
        </w:rPr>
        <w:t>a digital representation of a physical item or assembly using integrated simulations and service data</w:t>
      </w:r>
      <w:r w:rsidR="00E801B5">
        <w:t xml:space="preserve">” </w:t>
      </w:r>
      <w:r w:rsidR="00E801B5">
        <w:fldChar w:fldCharType="begin" w:fldLock="1"/>
      </w:r>
      <w:r w:rsidR="00EA677C">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00E801B5">
        <w:fldChar w:fldCharType="separate"/>
      </w:r>
      <w:r w:rsidR="00E801B5" w:rsidRPr="00E801B5">
        <w:rPr>
          <w:noProof/>
        </w:rPr>
        <w:t>(Vrabič et al., 2018)</w:t>
      </w:r>
      <w:r w:rsidR="00E801B5">
        <w:fldChar w:fldCharType="end"/>
      </w:r>
      <w:r>
        <w:t xml:space="preserve">) - </w:t>
      </w:r>
      <w:r w:rsidR="00E801B5">
        <w:t xml:space="preserve">the technology, its applications, and the challenges </w:t>
      </w:r>
      <w:r w:rsidR="00E801B5">
        <w:fldChar w:fldCharType="begin" w:fldLock="1"/>
      </w:r>
      <w:r w:rsidR="00E801B5">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00E801B5">
        <w:fldChar w:fldCharType="separate"/>
      </w:r>
      <w:r w:rsidR="00E801B5" w:rsidRPr="00E801B5">
        <w:rPr>
          <w:noProof/>
        </w:rPr>
        <w:t>(Fuller et al., 2019)</w:t>
      </w:r>
      <w:r w:rsidR="00E801B5">
        <w:fldChar w:fldCharType="end"/>
      </w:r>
      <w:r w:rsidR="00E801B5">
        <w:t>;</w:t>
      </w:r>
      <w:r w:rsidR="0035003E">
        <w:t xml:space="preserve"> </w:t>
      </w:r>
      <w:r w:rsidR="00EA677C">
        <w:t xml:space="preserve">discussion in healthcare </w:t>
      </w:r>
      <w:r w:rsidR="00EA677C">
        <w:fldChar w:fldCharType="begin" w:fldLock="1"/>
      </w:r>
      <w:r w:rsidR="00BF751D">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00EA677C">
        <w:fldChar w:fldCharType="separate"/>
      </w:r>
      <w:r w:rsidR="00EA677C" w:rsidRPr="00EA677C">
        <w:rPr>
          <w:noProof/>
        </w:rPr>
        <w:t>(Angulo et al., 2019)</w:t>
      </w:r>
      <w:r w:rsidR="00EA677C">
        <w:fldChar w:fldCharType="end"/>
      </w:r>
    </w:p>
    <w:p w14:paraId="65416A2F" w14:textId="7FBFBD88" w:rsidR="003A21A3" w:rsidRDefault="00EA677C" w:rsidP="001F1F11">
      <w:pPr>
        <w:pStyle w:val="ListParagraph"/>
        <w:numPr>
          <w:ilvl w:val="0"/>
          <w:numId w:val="5"/>
        </w:numPr>
      </w:pPr>
      <w:r w:rsidRPr="001F1F11">
        <w:rPr>
          <w:u w:val="single"/>
        </w:rPr>
        <w:t>-omics</w:t>
      </w:r>
      <w:r w:rsidR="00D90488">
        <w:t xml:space="preserve"> (i.e. high-dimensional</w:t>
      </w:r>
      <w:bookmarkStart w:id="0" w:name="_GoBack"/>
      <w:bookmarkEnd w:id="0"/>
      <w:r>
        <w:t xml:space="preserve"> and high-throughput analytics</w:t>
      </w:r>
      <w:r w:rsidR="00273975">
        <w:t>) - T</w:t>
      </w:r>
      <w:r>
        <w:t>he main problem</w:t>
      </w:r>
      <w:r w:rsidR="005669B6">
        <w:t>s</w:t>
      </w:r>
      <w:r>
        <w:t xml:space="preserve"> </w:t>
      </w:r>
      <w:r w:rsidR="005669B6">
        <w:t xml:space="preserve">are epistemological </w:t>
      </w:r>
      <w:r w:rsidR="00845B9A">
        <w:t xml:space="preserve">(more data doesn’t mean better information) </w:t>
      </w:r>
      <w:r w:rsidR="005669B6">
        <w:t xml:space="preserve">and </w:t>
      </w:r>
      <w:r>
        <w:t>statistical</w:t>
      </w:r>
      <w:r w:rsidR="00845B9A">
        <w:t xml:space="preserve"> (e.g. multicollinearity and bias)</w:t>
      </w:r>
      <w:r w:rsidR="00273975">
        <w:t xml:space="preserve"> </w:t>
      </w:r>
      <w:r w:rsidR="00273975">
        <w:fldChar w:fldCharType="begin" w:fldLock="1"/>
      </w:r>
      <w:r w:rsidR="00660BE3">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00273975">
        <w:fldChar w:fldCharType="separate"/>
      </w:r>
      <w:r w:rsidR="00273975" w:rsidRPr="00273975">
        <w:rPr>
          <w:noProof/>
        </w:rPr>
        <w:t>(Lay et al., 2006)</w:t>
      </w:r>
      <w:r w:rsidR="00273975">
        <w:fldChar w:fldCharType="end"/>
      </w:r>
      <w:r>
        <w:t>.</w:t>
      </w:r>
      <w:r w:rsidR="00BF751D">
        <w:t xml:space="preserve"> </w:t>
      </w:r>
      <w:r w:rsidR="00845B9A">
        <w:t xml:space="preserve">Review </w:t>
      </w:r>
      <w:r w:rsidR="00300119">
        <w:fldChar w:fldCharType="begin" w:fldLock="1"/>
      </w:r>
      <w:r w:rsidR="00300119">
        <w:instrText>ADDIN CSL_CITATION {"citationItems":[{"id":"ITEM-1","itemData":{"DOI":"10.1186/s13059-017-1215-1","ISBN":"1305901712151","ISSN":"1474760X","PMID":"28476144","abstract":"High-throughput technologies have revolutionized medical research. The advent of genotyping arrays enabled large-scale genome-wide association studies and methods for examining global transcript levels, which gave rise to the field of \"integrative genetics\". Other omics technologies, such as proteomics and metabolomics, are now often incorporated into the everyday methodology of biological researchers. In this review, we provide an overview of such omics technologies and focus on methods for their integration across multiple omics layers. As compared to studies of a single omics type, multi-omics offers the opportunity to understand the flow of information that underlies disease.","author":[{"dropping-particle":"","family":"Hasin","given":"Yehudit","non-dropping-particle":"","parse-names":false,"suffix":""},{"dropping-particle":"","family":"Seldin","given":"Marcus","non-dropping-particle":"","parse-names":false,"suffix":""},{"dropping-particle":"","family":"Lusis","given":"Aldons","non-dropping-particle":"","parse-names":false,"suffix":""}],"container-title":"Genome Biology","id":"ITEM-1","issue":"1","issued":{"date-parts":[["2017"]]},"page":"1-15","publisher":"Genome Biology","title":"Multi-omics approaches to disease","type":"article-journal","volume":"18"},"uris":["http://www.mendeley.com/documents/?uuid=285e50f5-1049-47fb-a0a4-734d41657866"]}],"mendeley":{"formattedCitation":"(Hasin et al., 2017)","plainTextFormattedCitation":"(Hasin et al., 2017)","previouslyFormattedCitation":"(Hasin et al., 2017)"},"properties":{"noteIndex":0},"schema":"https://github.com/citation-style-language/schema/raw/master/csl-citation.json"}</w:instrText>
      </w:r>
      <w:r w:rsidR="00300119">
        <w:fldChar w:fldCharType="separate"/>
      </w:r>
      <w:r w:rsidR="00300119" w:rsidRPr="00300119">
        <w:rPr>
          <w:noProof/>
        </w:rPr>
        <w:t>(Hasin et al., 2017)</w:t>
      </w:r>
      <w:r w:rsidR="00300119">
        <w:fldChar w:fldCharType="end"/>
      </w:r>
      <w:r w:rsidR="00845B9A">
        <w:t xml:space="preserve">; </w:t>
      </w:r>
      <w:r w:rsidR="00BF751D">
        <w:t xml:space="preserve">Early example with EHRs </w:t>
      </w:r>
      <w:r w:rsidR="00BF751D">
        <w:fldChar w:fldCharType="begin" w:fldLock="1"/>
      </w:r>
      <w:r w:rsidR="00AA3B35">
        <w:instrText>ADDIN CSL_CITATION {"citationItems":[{"id":"ITEM-1","itemData":{"DOI":"10.1371/journal.pone.0005203","ISSN":"19326203","abstract":"Background: The vast amounts of clinical data collected in electronic health records (EHR) is analogous to the data explosion from the \"-omics\" revolution. In the EHR clinicians often maintain patient-specific problem summary lists which are used to provide a concise overview of significant medical diagnoses. We hypothesized that by tapping into the collective wisdom generated by hundreds of physicians entering problems into the EHR we could detect significant associations among diagnoses that are not described in the literature. Methodology/Principal Findings: We employed an analytic approach original developed for detecting associations between sets of gene expression data, called Molecular Concept Map (MCM), to find significant associations among the 1.5 million clinical problem summary list entries in 327, 000 patients from our institution's EHR. An odds ratio (OR) and p-value was calculated for each association. A subset of the 750, 000 associations found were explored using the MCM tool. Expected associations were confirmed and recently reported but poorly known associations were uncovered. Novel associations which may warrant further exploration were also found. Examples of expected associations included non-insulin dependent diabetes mellitus and various diagnoses such as retinopathy, hypertension, and coronary artery disease. A recently reported association included irritable bowel and vulvodynia (OR 2.9, p = 5.6×10-4). Associations that are currently unknown or very poorly known included those between granuloma annulare and osteoarthritis (OR 4.3, p = 1.1×10-4) and pyloric stenosis and ventricular septal defect (OR 12.1, p = 2.0×10-3). Conclusions/Significance: Computer programs developed for analyses of \"-omic\" data can be successfully applied to the area of clinical medicine. The results of the analysis may be useful for hypothesis generation as well as supporting clinical care by reminding clinicians of likely problems associated with a patient's existing problems. © 2009 Hanauer et al.","author":[{"dropping-particle":"","family":"Hanauer","given":"David A.","non-dropping-particle":"","parse-names":false,"suffix":""},{"dropping-particle":"","family":"Rhodes","given":"Daniel R.","non-dropping-particle":"","parse-names":false,"suffix":""},{"dropping-particle":"","family":"Chinnaiyan","given":"Arul M.","non-dropping-particle":"","parse-names":false,"suffix":""}],"container-title":"PLoS ONE","id":"ITEM-1","issue":"4","issued":{"date-parts":[["2009"]]},"page":"1-7","title":"Exploring clinical associations using '-Omics' based enrichment analyses","type":"article-journal","volume":"4"},"uris":["http://www.mendeley.com/documents/?uuid=35b8c7d1-52aa-4626-9a57-550773e58050"]}],"mendeley":{"formattedCitation":"(Hanauer et al., 2009)","plainTextFormattedCitation":"(Hanauer et al., 2009)","previouslyFormattedCitation":"(Hanauer et al., 2009)"},"properties":{"noteIndex":0},"schema":"https://github.com/citation-style-language/schema/raw/master/csl-citation.json"}</w:instrText>
      </w:r>
      <w:r w:rsidR="00BF751D">
        <w:fldChar w:fldCharType="separate"/>
      </w:r>
      <w:r w:rsidR="00BF751D" w:rsidRPr="00BF751D">
        <w:rPr>
          <w:noProof/>
        </w:rPr>
        <w:t>(Hanauer et al., 2009)</w:t>
      </w:r>
      <w:r w:rsidR="00BF751D">
        <w:fldChar w:fldCharType="end"/>
      </w:r>
      <w:r w:rsidR="00AA3B35">
        <w:t xml:space="preserve">; Deep-learning example </w:t>
      </w:r>
      <w:r w:rsidR="00AA3B35">
        <w:fldChar w:fldCharType="begin" w:fldLock="1"/>
      </w:r>
      <w:r w:rsidR="00AA3B35">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00AA3B35">
        <w:fldChar w:fldCharType="separate"/>
      </w:r>
      <w:r w:rsidR="00AA3B35" w:rsidRPr="00AA3B35">
        <w:rPr>
          <w:noProof/>
        </w:rPr>
        <w:t>(Chaudhary et al., 2018)</w:t>
      </w:r>
      <w:r w:rsidR="00AA3B35">
        <w:fldChar w:fldCharType="end"/>
      </w:r>
      <w:r w:rsidR="00AA3B35">
        <w:t xml:space="preserve">; (risky?) attempt to combine large datasets </w:t>
      </w:r>
      <w:r w:rsidR="00AA3B35">
        <w:fldChar w:fldCharType="begin" w:fldLock="1"/>
      </w:r>
      <w:r w:rsidR="00300119">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00AA3B35">
        <w:fldChar w:fldCharType="separate"/>
      </w:r>
      <w:r w:rsidR="00AA3B35" w:rsidRPr="00AA3B35">
        <w:rPr>
          <w:noProof/>
        </w:rPr>
        <w:t>(Karczewski &amp; Snyder, 2018)</w:t>
      </w:r>
      <w:r w:rsidR="00AA3B35">
        <w:fldChar w:fldCharType="end"/>
      </w:r>
      <w:r w:rsidR="00300119">
        <w:t xml:space="preserve">; Technical review of methods </w:t>
      </w:r>
      <w:r w:rsidR="00300119">
        <w:fldChar w:fldCharType="begin" w:fldLock="1"/>
      </w:r>
      <w:r w:rsidR="00273975">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00300119">
        <w:fldChar w:fldCharType="separate"/>
      </w:r>
      <w:r w:rsidR="00300119" w:rsidRPr="00300119">
        <w:rPr>
          <w:noProof/>
        </w:rPr>
        <w:t>(Bersanelli et al., 2016)</w:t>
      </w:r>
      <w:r w:rsidR="00300119">
        <w:fldChar w:fldCharType="end"/>
      </w:r>
      <w:r w:rsidR="00273975">
        <w:t xml:space="preserve">; Challenges </w:t>
      </w:r>
      <w:r w:rsidR="00273975">
        <w:fldChar w:fldCharType="begin" w:fldLock="1"/>
      </w:r>
      <w:r w:rsidR="0033423D">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00273975">
        <w:fldChar w:fldCharType="separate"/>
      </w:r>
      <w:r w:rsidR="00660BE3" w:rsidRPr="00660BE3">
        <w:rPr>
          <w:noProof/>
        </w:rPr>
        <w:t>(Cambiaghi et al., 2017; Gomez-Cabrero et al., 2014)</w:t>
      </w:r>
      <w:r w:rsidR="00273975">
        <w:fldChar w:fldCharType="end"/>
      </w:r>
    </w:p>
    <w:p w14:paraId="19936EA2" w14:textId="77777777" w:rsidR="00EA677C" w:rsidRDefault="00EA677C" w:rsidP="001F1F11">
      <w:pPr>
        <w:pStyle w:val="ListParagraph"/>
        <w:numPr>
          <w:ilvl w:val="0"/>
          <w:numId w:val="5"/>
        </w:numPr>
      </w:pPr>
      <w:r w:rsidRPr="001F1F11">
        <w:rPr>
          <w:u w:val="single"/>
        </w:rPr>
        <w:t>Conversational AI</w:t>
      </w:r>
      <w:r>
        <w:t xml:space="preserve"> – </w:t>
      </w:r>
      <w:r w:rsidR="0033423D">
        <w:t xml:space="preserve">In 2016, Amazon launched the Alexa prize for $2.5 million and it created a host of new methods </w:t>
      </w:r>
      <w:r w:rsidR="0033423D">
        <w:fldChar w:fldCharType="begin" w:fldLock="1"/>
      </w:r>
      <w:r w:rsidR="0033423D">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33423D">
        <w:fldChar w:fldCharType="separate"/>
      </w:r>
      <w:r w:rsidR="0033423D" w:rsidRPr="0033423D">
        <w:rPr>
          <w:noProof/>
        </w:rPr>
        <w:t>(Ram et al., 2018)</w:t>
      </w:r>
      <w:r w:rsidR="0033423D">
        <w:fldChar w:fldCharType="end"/>
      </w:r>
      <w:r w:rsidR="0033423D">
        <w:t xml:space="preserve">; Perspectives on evaluation </w:t>
      </w:r>
      <w:r w:rsidR="0033423D">
        <w:fldChar w:fldCharType="begin" w:fldLock="1"/>
      </w:r>
      <w:r w:rsidR="0033423D">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0033423D">
        <w:fldChar w:fldCharType="separate"/>
      </w:r>
      <w:r w:rsidR="0033423D" w:rsidRPr="0033423D">
        <w:rPr>
          <w:noProof/>
        </w:rPr>
        <w:t>(Jadeja &amp; Varia, 2017)</w:t>
      </w:r>
      <w:r w:rsidR="0033423D">
        <w:fldChar w:fldCharType="end"/>
      </w:r>
      <w:r w:rsidR="0033423D">
        <w:t xml:space="preserve">; A technical review </w:t>
      </w:r>
      <w:r w:rsidR="0033423D">
        <w:fldChar w:fldCharType="begin" w:fldLock="1"/>
      </w:r>
      <w:r w:rsidR="0033423D">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J. Gao et al., 2019)","plainTextFormattedCitation":"(J. Gao et al., 2019)","previouslyFormattedCitation":"(J. Gao et al., 2019)"},"properties":{"noteIndex":0},"schema":"https://github.com/citation-style-language/schema/raw/master/csl-citation.json"}</w:instrText>
      </w:r>
      <w:r w:rsidR="0033423D">
        <w:fldChar w:fldCharType="separate"/>
      </w:r>
      <w:r w:rsidR="0033423D" w:rsidRPr="0033423D">
        <w:rPr>
          <w:noProof/>
        </w:rPr>
        <w:t>(J. Gao et al., 2019)</w:t>
      </w:r>
      <w:r w:rsidR="0033423D">
        <w:fldChar w:fldCharType="end"/>
      </w:r>
      <w:r w:rsidR="0033423D">
        <w:t xml:space="preserve">; Review of applications in healthcare </w:t>
      </w:r>
      <w:r w:rsidR="0033423D">
        <w:fldChar w:fldCharType="begin" w:fldLock="1"/>
      </w:r>
      <w:r w:rsidR="00EB41D2">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0033423D">
        <w:fldChar w:fldCharType="separate"/>
      </w:r>
      <w:r w:rsidR="0033423D" w:rsidRPr="0033423D">
        <w:rPr>
          <w:noProof/>
        </w:rPr>
        <w:t>(Laranjo et al., 2018)</w:t>
      </w:r>
      <w:r w:rsidR="0033423D">
        <w:fldChar w:fldCharType="end"/>
      </w:r>
      <w:r w:rsidR="0033423D">
        <w:t>;</w:t>
      </w:r>
      <w:r w:rsidR="00EB41D2">
        <w:t xml:space="preserve"> Example in geriatrics </w:t>
      </w:r>
      <w:r w:rsidR="00EB41D2">
        <w:fldChar w:fldCharType="begin" w:fldLock="1"/>
      </w:r>
      <w:r w:rsidR="00BC5580">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EB41D2">
        <w:fldChar w:fldCharType="separate"/>
      </w:r>
      <w:r w:rsidR="00696E91" w:rsidRPr="00696E91">
        <w:rPr>
          <w:noProof/>
        </w:rPr>
        <w:t>(Fadhil, 2018b)</w:t>
      </w:r>
      <w:r w:rsidR="00EB41D2">
        <w:fldChar w:fldCharType="end"/>
      </w:r>
      <w:r w:rsidR="00EB41D2">
        <w:t xml:space="preserve">; Example in medication adherence </w:t>
      </w:r>
      <w:r w:rsidR="00696E91">
        <w:fldChar w:fldCharType="begin" w:fldLock="1"/>
      </w:r>
      <w:r w:rsidR="00BC5580">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696E91">
        <w:fldChar w:fldCharType="separate"/>
      </w:r>
      <w:r w:rsidR="00696E91" w:rsidRPr="00696E91">
        <w:rPr>
          <w:noProof/>
        </w:rPr>
        <w:t>(Fadhil, 2018a)</w:t>
      </w:r>
      <w:r w:rsidR="00696E91">
        <w:fldChar w:fldCharType="end"/>
      </w:r>
      <w:r w:rsidR="00EB41D2">
        <w:t>.</w:t>
      </w:r>
    </w:p>
    <w:p w14:paraId="4808035C" w14:textId="77777777" w:rsidR="00BF751D" w:rsidRDefault="00925D03" w:rsidP="001F1F11">
      <w:pPr>
        <w:pStyle w:val="ListParagraph"/>
        <w:numPr>
          <w:ilvl w:val="0"/>
          <w:numId w:val="5"/>
        </w:numPr>
      </w:pPr>
      <w:r w:rsidRPr="001F1F11">
        <w:rPr>
          <w:u w:val="single"/>
        </w:rPr>
        <w:t>Commer</w:t>
      </w:r>
      <w:r w:rsidR="00BF751D" w:rsidRPr="001F1F11">
        <w:rPr>
          <w:u w:val="single"/>
        </w:rPr>
        <w:t>c</w:t>
      </w:r>
      <w:r w:rsidRPr="001F1F11">
        <w:rPr>
          <w:u w:val="single"/>
        </w:rPr>
        <w:t>i</w:t>
      </w:r>
      <w:r w:rsidR="00BF751D" w:rsidRPr="001F1F11">
        <w:rPr>
          <w:u w:val="single"/>
        </w:rPr>
        <w:t>al Telemedicine</w:t>
      </w:r>
      <w:r w:rsidR="00BF751D">
        <w:t xml:space="preserve"> - *Particular to the US because of its private healthcare system, e.g. </w:t>
      </w:r>
      <w:r w:rsidR="00BF751D" w:rsidRPr="00BF751D">
        <w:t xml:space="preserve">Amazon.care and Apple’s AC Wellness: </w:t>
      </w:r>
      <w:hyperlink r:id="rId13" w:history="1">
        <w:r w:rsidR="00BF751D" w:rsidRPr="0035096F">
          <w:rPr>
            <w:rStyle w:val="Hyperlink"/>
          </w:rPr>
          <w:t>https://www.mobihealthnews.com/news/north-america/amazon-launches-amazon-care-telemedicine-driven-care-offering-seattle-employees</w:t>
        </w:r>
      </w:hyperlink>
      <w:r w:rsidR="00D55A92">
        <w:t xml:space="preserve">; Example for diabetes </w:t>
      </w:r>
      <w:r w:rsidR="00D55A92">
        <w:fldChar w:fldCharType="begin" w:fldLock="1"/>
      </w:r>
      <w:r w:rsidR="00D55A92">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00D55A92">
        <w:fldChar w:fldCharType="separate"/>
      </w:r>
      <w:r w:rsidR="00D55A92" w:rsidRPr="00D55A92">
        <w:rPr>
          <w:noProof/>
        </w:rPr>
        <w:t>(Garg &amp; Parkin, 2019)</w:t>
      </w:r>
      <w:r w:rsidR="00D55A92">
        <w:fldChar w:fldCharType="end"/>
      </w:r>
    </w:p>
    <w:p w14:paraId="7675B756" w14:textId="77777777" w:rsidR="00BF751D" w:rsidRDefault="002374E8" w:rsidP="001F1F11">
      <w:pPr>
        <w:pStyle w:val="ListParagraph"/>
        <w:numPr>
          <w:ilvl w:val="0"/>
          <w:numId w:val="5"/>
        </w:numPr>
      </w:pPr>
      <w:r w:rsidRPr="001F1F11">
        <w:rPr>
          <w:u w:val="single"/>
        </w:rPr>
        <w:t>Wearables</w:t>
      </w:r>
      <w:r>
        <w:t xml:space="preserve"> (i.e. sensors you wear) – Forecasts of wearable tech [citation unobtainable] </w:t>
      </w:r>
      <w:r>
        <w:fldChar w:fldCharType="begin" w:fldLock="1"/>
      </w:r>
      <w:r w:rsidR="00D018E4">
        <w:instrText>ADDIN CSL_CITATION {"citationItems":[{"id":"ITEM-1","itemData":{"URL":"https://www.idtechex.com/en/research-report/wearable-technology-forecasts-2019-2029/680","accessed":{"date-parts":[["2020","3","18"]]},"author":[{"dropping-particle":"","family":"Hayward","given":"James","non-dropping-particle":"","parse-names":false,"suffix":""}],"id":"ITEM-1","issued":{"date-parts":[["2019"]]},"title":"Wearable Technology Forecasts 2019-2029","type":"webpage"},"uris":["http://www.mendeley.com/documents/?uuid=5d84ae02-ff26-4aa3-b043-2d4afcafe170"]}],"mendeley":{"formattedCitation":"(Hayward, 2019)","plainTextFormattedCitation":"(Hayward, 2019)","previouslyFormattedCitation":"(Hayward, 2019)"},"properties":{"noteIndex":0},"schema":"https://github.com/citation-style-language/schema/raw/master/csl-citation.json"}</w:instrText>
      </w:r>
      <w:r>
        <w:fldChar w:fldCharType="separate"/>
      </w:r>
      <w:r w:rsidRPr="002374E8">
        <w:rPr>
          <w:noProof/>
        </w:rPr>
        <w:t>(Hayward, 2019)</w:t>
      </w:r>
      <w:r>
        <w:fldChar w:fldCharType="end"/>
      </w:r>
    </w:p>
    <w:p w14:paraId="1D07530F" w14:textId="4EE1109F" w:rsidR="002374E8" w:rsidRDefault="00D018E4" w:rsidP="001F1F11">
      <w:pPr>
        <w:pStyle w:val="ListParagraph"/>
        <w:numPr>
          <w:ilvl w:val="0"/>
          <w:numId w:val="5"/>
        </w:numPr>
      </w:pPr>
      <w:r w:rsidRPr="001F1F11">
        <w:rPr>
          <w:u w:val="single"/>
        </w:rPr>
        <w:t>Virtual, Augmented and Mixed Reality</w:t>
      </w:r>
      <w:r>
        <w:t xml:space="preserve"> – </w:t>
      </w:r>
      <w:r w:rsidR="003406D7">
        <w:t xml:space="preserve">General review as applied to healthcare </w:t>
      </w:r>
      <w:r w:rsidR="0074365C">
        <w:fldChar w:fldCharType="begin" w:fldLock="1"/>
      </w:r>
      <w:r w:rsidR="00745D0A">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mendeley":{"formattedCitation":"(John &amp; Wickramasinghe, 2020)","plainTextFormattedCitation":"(John &amp; Wickramasinghe, 2020)","previouslyFormattedCitation":"(John &amp; Wickramasinghe, 2020)"},"properties":{"noteIndex":0},"schema":"https://github.com/citation-style-language/schema/raw/master/csl-citation.json"}</w:instrText>
      </w:r>
      <w:r w:rsidR="0074365C">
        <w:fldChar w:fldCharType="separate"/>
      </w:r>
      <w:r w:rsidR="00745D0A" w:rsidRPr="00745D0A">
        <w:rPr>
          <w:noProof/>
        </w:rPr>
        <w:t>(John &amp; Wickramasinghe, 2020)</w:t>
      </w:r>
      <w:r w:rsidR="0074365C">
        <w:fldChar w:fldCharType="end"/>
      </w:r>
      <w:r w:rsidR="003406D7">
        <w:t xml:space="preserve">; </w:t>
      </w:r>
      <w:r>
        <w:t xml:space="preserve">Example in urology </w:t>
      </w:r>
      <w:r w:rsidR="003406D7">
        <w:fldChar w:fldCharType="begin" w:fldLock="1"/>
      </w:r>
      <w:r w:rsidR="003406D7">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003406D7">
        <w:fldChar w:fldCharType="separate"/>
      </w:r>
      <w:r w:rsidR="003406D7" w:rsidRPr="003406D7">
        <w:rPr>
          <w:noProof/>
        </w:rPr>
        <w:t>(Hamacher et al., 2016)</w:t>
      </w:r>
      <w:r w:rsidR="003406D7">
        <w:fldChar w:fldCharType="end"/>
      </w:r>
      <w:r>
        <w:t xml:space="preserve">; Review of use in medical </w:t>
      </w:r>
      <w:r w:rsidR="003406D7">
        <w:t>education</w:t>
      </w:r>
      <w:r>
        <w:t xml:space="preserve"> </w:t>
      </w:r>
      <w:r w:rsidR="003406D7">
        <w:fldChar w:fldCharType="begin" w:fldLock="1"/>
      </w:r>
      <w:r w:rsidR="0074365C">
        <w:instrText>ADDIN CSL_CITATION {"citationItems":[{"id":"ITEM-1","itemData":{"DOI":"10.5116/ijme.5e01.eb1a","ISSN":"2042-6372","abstract":"Objectives This study aimed to review and synthesize the current research and state of augmented reality (AR), mixed reality (MR) and the applications developed for healthcare education beyond surgery. Methods An integrative review was conducted on all relevant material, drawing on different data sources, including the databases of PubMed, PsycINFO, and ERIC from January 2013 till September 2018. Inductive content analysis and qualitative synthesis were performed. Additionally, the quality of the studies was assessed with different structured tools. Results Twenty-six studies were included. Studies based on both AR and MR involved established applications in 27% of all cases (n=6), the rest being prototypes. The most frequently studied subjects were related to anatomy and anesthesia (n=13). All studies showed several healthcare educational benefits of AR and MR, significantly outperforming traditional learning approaches in 11 studies examining various outcomes. Studies had a low-to-medium quality overall with a MERSQI mean of 12.26 (SD=2.63), while the single qualitative study had high quality. Conclusions This review suggests the progress of learning approaches based on AR and MR for various medical subjects while moving the research base away from feasibility studies on prototypes. Yet, lacking validity of study conclusions, heterogeneity of research designs and widely varied reporting challenges transferability of the findings in the studies included in the review. Future studies should examine suitable research designs and instructional objectives achievable by AR and MR-based applications to strengthen the evidence base, making it relevant for medical educators and institutions to apply the technologies.","author":[{"dropping-particle":"","family":"Gerup","given":"Jaris","non-dropping-particle":"","parse-names":false,"suffix":""},{"dropping-particle":"","family":"Soerensen","given":"Camilla B.","non-dropping-particle":"","parse-names":false,"suffix":""},{"dropping-particle":"","family":"Dieckmann","given":"Peter","non-dropping-particle":"","parse-names":false,"suffix":""}],"container-title":"International Journal of Medical Education","id":"ITEM-1","issued":{"date-parts":[["2020"]]},"page":"1-18","title":"Augmented reality and mixed reality for healthcare education beyond surgery: an integrative review","type":"article-journal","volume":"11"},"uris":["http://www.mendeley.com/documents/?uuid=841de57c-ef78-4e4a-b413-8e9795cb8e0d"]}],"mendeley":{"formattedCitation":"(Gerup et al., 2020)","plainTextFormattedCitation":"(Gerup et al., 2020)","previouslyFormattedCitation":"(Gerup et al., 2020)"},"properties":{"noteIndex":0},"schema":"https://github.com/citation-style-language/schema/raw/master/csl-citation.json"}</w:instrText>
      </w:r>
      <w:r w:rsidR="003406D7">
        <w:fldChar w:fldCharType="separate"/>
      </w:r>
      <w:r w:rsidR="003406D7" w:rsidRPr="003406D7">
        <w:rPr>
          <w:noProof/>
        </w:rPr>
        <w:t>(Gerup et al., 2020)</w:t>
      </w:r>
      <w:r w:rsidR="003406D7">
        <w:fldChar w:fldCharType="end"/>
      </w:r>
      <w:r w:rsidR="00D00A14">
        <w:t xml:space="preserve"> and training </w:t>
      </w:r>
      <w:r w:rsidR="00D00A14">
        <w:fldChar w:fldCharType="begin" w:fldLock="1"/>
      </w:r>
      <w:r w:rsidR="006655F1">
        <w:instrText>ADDIN CSL_CITATION {"citationItems":[{"id":"ITEM-1","itemData":{"DOI":"10.1097/SIH.0000000000000347","ISBN":"0000000000000","ISSN":"1559713X","abstract":"Summary Statement This systematic review, conducted in accordance with the Preferred Reporting Items for Systematic Reviews and Meta-Analyses guidelines, is aimed to review current research in virtual reality (VR) for healthcare training, specifically pertaining to nontechnical skills. PsycInfo and Medline databases were queried for relevant articles published through December 2017. Of the 1377 publications identified, 80 were assessed for eligibility and 26 were finally included in the qualitative synthesis. Overall, the use of virtual training for nontechnical skills is recent in healthcare education and has increased since 2010. Screen-based VR simulators or virtual worlds are the most frequently used systems. The nontechnical skills addressed in VR simulation include mainly teamwork, communication, and situation awareness. Most studies evaluate the usability and acceptability of VR simulation, and few studies have measured the effects of VR simulation on nontechnical skills development.","author":[{"dropping-particle":"","family":"Bracq","given":"Marie Stéphanie","non-dropping-particle":"","parse-names":false,"suffix":""},{"dropping-particle":"","family":"Michinov","given":"Estelle","non-dropping-particle":"","parse-names":false,"suffix":""},{"dropping-particle":"","family":"Jannin","given":"Pierre","non-dropping-particle":"","parse-names":false,"suffix":""}],"container-title":"Simulation in Healthcare","id":"ITEM-1","issue":"3","issued":{"date-parts":[["2019"]]},"number-of-pages":"188-194","title":"Virtual Reality Simulation in Nontechnical Skills Training for Healthcare Professionals: A Systematic Review","type":"book","volume":"14"},"uris":["http://www.mendeley.com/documents/?uuid=d4b44433-91be-4215-89ea-54afa4d105b1"]}],"mendeley":{"formattedCitation":"(Bracq et al., 2019)","plainTextFormattedCitation":"(Bracq et al., 2019)","previouslyFormattedCitation":"(Bracq et al., 2019)"},"properties":{"noteIndex":0},"schema":"https://github.com/citation-style-language/schema/raw/master/csl-citation.json"}</w:instrText>
      </w:r>
      <w:r w:rsidR="00D00A14">
        <w:fldChar w:fldCharType="separate"/>
      </w:r>
      <w:r w:rsidR="00D00A14" w:rsidRPr="00D00A14">
        <w:rPr>
          <w:noProof/>
        </w:rPr>
        <w:t>(Bracq et al., 2019)</w:t>
      </w:r>
      <w:r w:rsidR="00D00A14">
        <w:fldChar w:fldCharType="end"/>
      </w:r>
      <w:r w:rsidR="003406D7">
        <w:t xml:space="preserve">; Application to </w:t>
      </w:r>
      <w:r w:rsidR="00745D0A">
        <w:t xml:space="preserve">neurology </w:t>
      </w:r>
      <w:r w:rsidR="00745D0A">
        <w:fldChar w:fldCharType="begin" w:fldLock="1"/>
      </w:r>
      <w:r w:rsidR="00C94FC0">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00745D0A">
        <w:fldChar w:fldCharType="separate"/>
      </w:r>
      <w:r w:rsidR="00C94FC0" w:rsidRPr="00C94FC0">
        <w:rPr>
          <w:noProof/>
        </w:rPr>
        <w:t>(K. H. Kim, 2016)</w:t>
      </w:r>
      <w:r w:rsidR="00745D0A">
        <w:fldChar w:fldCharType="end"/>
      </w:r>
      <w:r w:rsidR="00F403E4">
        <w:t xml:space="preserve">; Application to </w:t>
      </w:r>
      <w:r w:rsidR="00D00A14">
        <w:t xml:space="preserve">decision making </w:t>
      </w:r>
      <w:r w:rsidR="00D00A14">
        <w:fldChar w:fldCharType="begin" w:fldLock="1"/>
      </w:r>
      <w:r w:rsidR="00E20652">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00D00A14">
        <w:fldChar w:fldCharType="separate"/>
      </w:r>
      <w:r w:rsidR="002D0046" w:rsidRPr="002D0046">
        <w:rPr>
          <w:noProof/>
        </w:rPr>
        <w:t>(Kobayashi et al., 2018; Li et al., 2020)</w:t>
      </w:r>
      <w:r w:rsidR="00D00A14">
        <w:fldChar w:fldCharType="end"/>
      </w:r>
      <w:r w:rsidR="00745D0A">
        <w:t xml:space="preserve">; Easy-to-learn tools lower the bar for unchecked entry </w:t>
      </w:r>
      <w:r w:rsidR="002D0046">
        <w:t xml:space="preserve">(see </w:t>
      </w:r>
      <w:hyperlink r:id="rId14" w:history="1">
        <w:r w:rsidR="002D0046" w:rsidRPr="0035096F">
          <w:rPr>
            <w:rStyle w:val="Hyperlink"/>
          </w:rPr>
          <w:t>https://ravvar.us/</w:t>
        </w:r>
      </w:hyperlink>
      <w:r w:rsidR="002D0046">
        <w:t>)</w:t>
      </w:r>
    </w:p>
    <w:p w14:paraId="3D0A20D2" w14:textId="77777777" w:rsidR="0074365C" w:rsidRDefault="0074365C" w:rsidP="00865867"/>
    <w:p w14:paraId="4899DEDF" w14:textId="6A947353" w:rsidR="0074365C" w:rsidRDefault="0074365C" w:rsidP="001F1F11">
      <w:pPr>
        <w:pStyle w:val="ListParagraph"/>
        <w:numPr>
          <w:ilvl w:val="0"/>
          <w:numId w:val="5"/>
        </w:numPr>
      </w:pPr>
      <w:r w:rsidRPr="001F1F11">
        <w:rPr>
          <w:u w:val="single"/>
        </w:rPr>
        <w:t>Internet of Things (IoT) and Industry Internet of Things (IIoT)</w:t>
      </w:r>
      <w:r>
        <w:t xml:space="preserve"> </w:t>
      </w:r>
      <w:r w:rsidR="003D5C61">
        <w:t>(i.e. “</w:t>
      </w:r>
      <w:r w:rsidR="003D5C61" w:rsidRPr="001F1F11">
        <w:rPr>
          <w:i/>
        </w:rPr>
        <w:t>a network of devices all embedded with electronics, software, sensors, and connectivity to enable them to connect, interconnect, and exchange data</w:t>
      </w:r>
      <w:r w:rsidR="003D5C61">
        <w:t xml:space="preserve">” </w:t>
      </w:r>
      <w:r w:rsidR="003D5C61">
        <w:fldChar w:fldCharType="begin" w:fldLock="1"/>
      </w:r>
      <w:r w:rsidR="009D445B">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003D5C61">
        <w:fldChar w:fldCharType="separate"/>
      </w:r>
      <w:r w:rsidR="003D5C61" w:rsidRPr="003D5C61">
        <w:rPr>
          <w:noProof/>
        </w:rPr>
        <w:t>(Wickramasinghe &amp; Bodendorf, 2020)</w:t>
      </w:r>
      <w:r w:rsidR="003D5C61">
        <w:fldChar w:fldCharType="end"/>
      </w:r>
      <w:r w:rsidR="003D5C61">
        <w:t xml:space="preserve">) </w:t>
      </w:r>
      <w:r>
        <w:t xml:space="preserve">– </w:t>
      </w:r>
      <w:r w:rsidR="00745D0A">
        <w:t xml:space="preserve">Managing the risks of IoT </w:t>
      </w:r>
      <w:r w:rsidR="00745D0A">
        <w:fldChar w:fldCharType="begin" w:fldLock="1"/>
      </w:r>
      <w:r w:rsidR="00D00A14">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00745D0A">
        <w:fldChar w:fldCharType="separate"/>
      </w:r>
      <w:r w:rsidR="00745D0A" w:rsidRPr="00745D0A">
        <w:rPr>
          <w:noProof/>
        </w:rPr>
        <w:t>(Paxton &amp; Branca, 2020)</w:t>
      </w:r>
      <w:r w:rsidR="00745D0A">
        <w:fldChar w:fldCharType="end"/>
      </w:r>
    </w:p>
    <w:p w14:paraId="5207EEE5" w14:textId="6C3D5DFD" w:rsidR="0074365C" w:rsidRPr="0074365C" w:rsidRDefault="0074365C" w:rsidP="001F1F11">
      <w:pPr>
        <w:pStyle w:val="ListParagraph"/>
        <w:numPr>
          <w:ilvl w:val="0"/>
          <w:numId w:val="5"/>
        </w:numPr>
      </w:pPr>
      <w:r w:rsidRPr="001F1F11">
        <w:rPr>
          <w:u w:val="single"/>
        </w:rPr>
        <w:t xml:space="preserve">AI-assisted </w:t>
      </w:r>
      <w:r w:rsidR="00145866">
        <w:rPr>
          <w:u w:val="single"/>
        </w:rPr>
        <w:t xml:space="preserve">clinical </w:t>
      </w:r>
      <w:r w:rsidRPr="001F1F11">
        <w:rPr>
          <w:u w:val="single"/>
        </w:rPr>
        <w:t>decision support</w:t>
      </w:r>
      <w:r>
        <w:t xml:space="preserve"> –  </w:t>
      </w:r>
      <w:r w:rsidR="00145866">
        <w:t xml:space="preserve">Opinions on safety </w:t>
      </w:r>
      <w:r w:rsidR="00145866">
        <w:fldChar w:fldCharType="begin" w:fldLock="1"/>
      </w:r>
      <w:r w:rsidR="00145866">
        <w:instrText>ADDIN CSL_CITATION {"citationItems":[{"id":"ITEM-1","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1","issue":"3","issued":{"date-parts":[["2019"]]},"page":"231-237","title":"Artificial intelligence, bias and clinical safety","type":"article-journal","volume":"28"},"uris":["http://www.mendeley.com/documents/?uuid=2cd5e916-c7e4-4f30-add9-3046bd6eff82"]},{"id":"ITEM-2","itemData":{"DOI":"10.1136/bmjqs-2019-009484","author":[{"dropping-particle":"","family":"Macrae","given":"Carl","non-dropping-particle":"","parse-names":false,"suffix":""}],"container-title":"BMJ Qual Saf","id":"ITEM-2","issued":{"date-parts":[["2019"]]},"page":"495-498","title":"Governing the safety of artificial intelligence in healthcare","type":"article-journal","volume":"28"},"uris":["http://www.mendeley.com/documents/?uuid=82f30c38-8cc5-4a00-96f7-ac8dc029921f"]}],"mendeley":{"formattedCitation":"(Challen et al., 2019; Macrae, 2019)","plainTextFormattedCitation":"(Challen et al., 2019; Macrae, 2019)","previouslyFormattedCitation":"(Challen et al., 2019; Macrae, 2019)"},"properties":{"noteIndex":0},"schema":"https://github.com/citation-style-language/schema/raw/master/csl-citation.json"}</w:instrText>
      </w:r>
      <w:r w:rsidR="00145866">
        <w:fldChar w:fldCharType="separate"/>
      </w:r>
      <w:r w:rsidR="00145866" w:rsidRPr="00145866">
        <w:rPr>
          <w:noProof/>
        </w:rPr>
        <w:t>(Challen et al., 2019; Macrae, 2019)</w:t>
      </w:r>
      <w:r w:rsidR="00145866">
        <w:fldChar w:fldCharType="end"/>
      </w:r>
      <w:r w:rsidR="00145866">
        <w:t xml:space="preserve">; Opinion on AI for CDS </w:t>
      </w:r>
      <w:r w:rsidR="00145866">
        <w:fldChar w:fldCharType="begin" w:fldLock="1"/>
      </w:r>
      <w:r w:rsidR="00145866">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00145866">
        <w:fldChar w:fldCharType="separate"/>
      </w:r>
      <w:r w:rsidR="00145866" w:rsidRPr="00145866">
        <w:rPr>
          <w:noProof/>
        </w:rPr>
        <w:t>(Shortliffe &amp; Sepúlveda, 2018)</w:t>
      </w:r>
      <w:r w:rsidR="00145866">
        <w:fldChar w:fldCharType="end"/>
      </w:r>
      <w:r w:rsidR="00145866">
        <w:t xml:space="preserve">; Methodological appraisal of A.I. approaches for suitability to CDS </w:t>
      </w:r>
      <w:r w:rsidR="00145866">
        <w:fldChar w:fldCharType="begin" w:fldLock="1"/>
      </w:r>
      <w:r w:rsidR="00806240">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00145866">
        <w:fldChar w:fldCharType="separate"/>
      </w:r>
      <w:r w:rsidR="002E4B1D" w:rsidRPr="002E4B1D">
        <w:rPr>
          <w:noProof/>
        </w:rPr>
        <w:t>(Abbasi &amp; Kashiyarndi, 2006; Aljaaf et al., 2015)</w:t>
      </w:r>
      <w:r w:rsidR="00145866">
        <w:fldChar w:fldCharType="end"/>
      </w:r>
      <w:r w:rsidR="00145866">
        <w:t>.</w:t>
      </w:r>
    </w:p>
    <w:p w14:paraId="53EF3A22" w14:textId="1F683B32" w:rsidR="00BE037C" w:rsidRDefault="00BE037C" w:rsidP="001F1F11">
      <w:pPr>
        <w:pStyle w:val="ListParagraph"/>
        <w:numPr>
          <w:ilvl w:val="0"/>
          <w:numId w:val="5"/>
        </w:numPr>
      </w:pPr>
      <w:r w:rsidRPr="001F1F11">
        <w:rPr>
          <w:u w:val="single"/>
        </w:rPr>
        <w:t>Drone deliveries</w:t>
      </w:r>
      <w:r>
        <w:t xml:space="preserve"> </w:t>
      </w:r>
      <w:r w:rsidR="0092381F">
        <w:t>–</w:t>
      </w:r>
      <w:r>
        <w:t xml:space="preserve"> </w:t>
      </w:r>
      <w:r w:rsidR="0092381F">
        <w:t xml:space="preserve">Review of </w:t>
      </w:r>
      <w:r w:rsidR="00C94FC0">
        <w:t>d</w:t>
      </w:r>
      <w:r w:rsidR="0092381F">
        <w:t xml:space="preserve">rone-delivery models </w:t>
      </w:r>
      <w:r w:rsidR="00C94FC0">
        <w:t xml:space="preserve">for healthcare </w:t>
      </w:r>
      <w:r w:rsidR="000106B6">
        <w:fldChar w:fldCharType="begin" w:fldLock="1"/>
      </w:r>
      <w:r w:rsidR="00C94FC0">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000106B6">
        <w:fldChar w:fldCharType="separate"/>
      </w:r>
      <w:r w:rsidR="000106B6" w:rsidRPr="000106B6">
        <w:rPr>
          <w:noProof/>
        </w:rPr>
        <w:t>(Scott &amp; Scott, 2020)</w:t>
      </w:r>
      <w:r w:rsidR="000106B6">
        <w:fldChar w:fldCharType="end"/>
      </w:r>
      <w:r w:rsidR="000106B6">
        <w:t>;</w:t>
      </w:r>
      <w:r w:rsidR="00C94FC0">
        <w:t xml:space="preserve"> Review of drones in healthcare </w:t>
      </w:r>
      <w:r w:rsidR="00C94FC0">
        <w:fldChar w:fldCharType="begin" w:fldLock="1"/>
      </w:r>
      <w:r w:rsidR="00145866">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00C94FC0">
        <w:fldChar w:fldCharType="separate"/>
      </w:r>
      <w:r w:rsidR="00C94FC0" w:rsidRPr="00C94FC0">
        <w:rPr>
          <w:noProof/>
        </w:rPr>
        <w:t>(Wulfovich et al., 2018)</w:t>
      </w:r>
      <w:r w:rsidR="00C94FC0">
        <w:fldChar w:fldCharType="end"/>
      </w:r>
      <w:r w:rsidR="00C94FC0">
        <w:t>;</w:t>
      </w:r>
      <w:r w:rsidR="000106B6">
        <w:t xml:space="preserve"> Challenges and opportunities of drones in healthcare </w:t>
      </w:r>
      <w:r w:rsidR="000106B6">
        <w:fldChar w:fldCharType="begin" w:fldLock="1"/>
      </w:r>
      <w:r w:rsidR="000106B6">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000106B6">
        <w:fldChar w:fldCharType="separate"/>
      </w:r>
      <w:r w:rsidR="000106B6" w:rsidRPr="000106B6">
        <w:rPr>
          <w:noProof/>
        </w:rPr>
        <w:t>(Amukele, 2019)</w:t>
      </w:r>
      <w:r w:rsidR="000106B6">
        <w:fldChar w:fldCharType="end"/>
      </w:r>
      <w:r w:rsidR="000106B6">
        <w:t xml:space="preserve">; </w:t>
      </w:r>
      <w:r w:rsidR="00C94FC0">
        <w:t xml:space="preserve">Advantages and disadvantages of drones in healthcare </w:t>
      </w:r>
      <w:r w:rsidR="00C94FC0">
        <w:fldChar w:fldCharType="begin" w:fldLock="1"/>
      </w:r>
      <w:r w:rsidR="00C94FC0">
        <w:instrText>ADDIN CSL_CITATION {"citationItems":[{"id":"ITEM-1","itemData":{"DOI":"10.1111/ijcp.12989","ISSN":"17421241","abstract":"This is a medical kitty hawk moment. Drones are pilotless aircrafts that were initially used exclusively by the military but are now also used for various scientific purposes, public safety, and in commercial industries. The healthcare industry in particular can benefit from their technical capabilities and ease of use. Common drone applications in medicine include the provision disaster assessments when other means of access are severely restricted; delivering aid packages, medicines, vaccines, blood and other medical supplies to remote areas; providing safe transport of disease test samples and test kits in areas with high contagion; and potential for providing rapid access to automated external defibrillators for patients in cardiac arrest. Drones are also showing early potential to benefit geriatric medicine by providing mobility assistance to elderly populations using robot-like technology. Looking further to the future, drones with diagnostic imaging capabilities may have a role in assessing health in remote communities using telemedicine technology. The Federal Aviation Administration (FAA) in the United States and the European Aviation Safety Agency (EASA) in the European Union are some examples of legislative bodies with regulatory authority over drone usage. These agencies oversee all technical, safety, security and administrative issues related to drones. It is important that drones continue to meet or exceed the requirements specified in each of these regulatory areas. The FAA is challenged with keeping pace legislatively with the rapid advances in drone technology. This relative lag has been perceived as slowing the proliferation of drone use. Despite these regulatory limitations, drones are showing significant potential for transforming healthcare and medicine in the 21st century.","author":[{"dropping-particle":"","family":"Balasingam","given":"Manohari","non-dropping-particle":"","parse-names":false,"suffix":""}],"container-title":"International Journal of Clinical Practice","id":"ITEM-1","issue":"9","issued":{"date-parts":[["2017"]]},"page":"2-5","title":"Drones in medicine—The rise of the machines","type":"article-journal","volume":"71"},"uris":["http://www.mendeley.com/documents/?uuid=29d1322d-4e9f-44f9-8fc8-090aca286203"]}],"mendeley":{"formattedCitation":"(Balasingam, 2017)","plainTextFormattedCitation":"(Balasingam, 2017)","previouslyFormattedCitation":"(Balasingam, 2017)"},"properties":{"noteIndex":0},"schema":"https://github.com/citation-style-language/schema/raw/master/csl-citation.json"}</w:instrText>
      </w:r>
      <w:r w:rsidR="00C94FC0">
        <w:fldChar w:fldCharType="separate"/>
      </w:r>
      <w:r w:rsidR="00C94FC0" w:rsidRPr="00C94FC0">
        <w:rPr>
          <w:noProof/>
        </w:rPr>
        <w:t>(Balasingam, 2017)</w:t>
      </w:r>
      <w:r w:rsidR="00C94FC0">
        <w:fldChar w:fldCharType="end"/>
      </w:r>
      <w:r w:rsidR="00C94FC0">
        <w:t xml:space="preserve">; Example application to chronic disease in rural areas </w:t>
      </w:r>
      <w:r w:rsidR="00C94FC0">
        <w:fldChar w:fldCharType="begin" w:fldLock="1"/>
      </w:r>
      <w:r w:rsidR="00C94FC0">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00C94FC0">
        <w:fldChar w:fldCharType="separate"/>
      </w:r>
      <w:r w:rsidR="00C94FC0" w:rsidRPr="00C94FC0">
        <w:rPr>
          <w:noProof/>
        </w:rPr>
        <w:t>(S. J. Kim et al., 2017)</w:t>
      </w:r>
      <w:r w:rsidR="00C94FC0">
        <w:fldChar w:fldCharType="end"/>
      </w:r>
      <w:r w:rsidR="00C94FC0">
        <w:t>.</w:t>
      </w:r>
    </w:p>
    <w:p w14:paraId="66762E99" w14:textId="183FA0E1" w:rsidR="00BE037C" w:rsidRDefault="00DB6DEE" w:rsidP="009D445B">
      <w:pPr>
        <w:pStyle w:val="ListParagraph"/>
        <w:numPr>
          <w:ilvl w:val="0"/>
          <w:numId w:val="5"/>
        </w:numPr>
      </w:pPr>
      <w:r>
        <w:rPr>
          <w:u w:val="single"/>
        </w:rPr>
        <w:t>Mobile health app’s and Patient P</w:t>
      </w:r>
      <w:r w:rsidR="00BE037C" w:rsidRPr="001F1F11">
        <w:rPr>
          <w:u w:val="single"/>
        </w:rPr>
        <w:t>ortals</w:t>
      </w:r>
      <w:r w:rsidR="00BE037C">
        <w:t xml:space="preserve"> </w:t>
      </w:r>
      <w:r w:rsidR="009D445B">
        <w:t>(i.e. patient access to their EHR) –</w:t>
      </w:r>
      <w:r>
        <w:t xml:space="preserve">Review of mobile health app’s, in general </w:t>
      </w:r>
      <w:r>
        <w:fldChar w:fldCharType="begin" w:fldLock="1"/>
      </w:r>
      <w:r>
        <w:instrText>ADDIN CSL_CITATION {"citationItems":[{"id":"ITEM-1","itemData":{"DOI":"10.1177/1460458213479598","ISSN":"14604582","abstract":"Mobile health (m-health) apps can bring health prevention and promotion to the general population. The main purpose of this article is to analyze different m-health apps for a broad spectrum of consumers by means of three different experiences. This goal was defined following the strategic documents generated by the main prospective observatories of Information and Communications Technology for health. After a general exploration of the app markets, we analyze the entries of three specific themes focused in this article: type 2 diabetes, obesity, and breast-feeding. The user experiences reported in this study mostly cover the segments of (1) chronically monitored consumers through a Web mobile app for predicting type 2 diabetes (Diab-Alert app), (2) information seekers through a mobile app for maternity (Lactation app) and partially (3) the motivated healthy consumers through a mobile app for a dietetic monitoring and assessment (SapoFit app). These apps were developed by the authors of this work. © The Author(s) 2013.","author":[{"dropping-particle":"","family":"García-Gómez","given":"Juan M.","non-dropping-particle":"","parse-names":false,"suffix":""},{"dropping-particle":"","family":"La Torre-Díez","given":"Isabel","non-dropping-particle":"De","parse-names":false,"suffix":""},{"dropping-particle":"","family":"Vicente","given":"Javier","non-dropping-particle":"","parse-names":false,"suffix":""},{"dropping-particle":"","family":"Robles","given":"Montserrat","non-dropping-particle":"","parse-names":false,"suffix":""},{"dropping-particle":"","family":"López-Coronado","given":"Miguel","non-dropping-particle":"","parse-names":false,"suffix":""},{"dropping-particle":"","family":"Rodrigues","given":"Joel J.","non-dropping-particle":"","parse-names":false,"suffix":""}],"container-title":"Health Informatics Journal","id":"ITEM-1","issue":"1","issued":{"date-parts":[["2014"]]},"page":"74-84","title":"Analysis of mobile health applications for a broad spectrum of consumers: A user experience approach","type":"article-journal","volume":"20"},"uris":["http://www.mendeley.com/documents/?uuid=c41231a6-7008-4d6a-8d34-372b3f014d75"]}],"mendeley":{"formattedCitation":"(García-Gómez et al., 2014)","plainTextFormattedCitation":"(García-Gómez et al., 2014)","previouslyFormattedCitation":"(García-Gómez et al., 2014)"},"properties":{"noteIndex":0},"schema":"https://github.com/citation-style-language/schema/raw/master/csl-citation.json"}</w:instrText>
      </w:r>
      <w:r>
        <w:fldChar w:fldCharType="separate"/>
      </w:r>
      <w:r w:rsidRPr="00DB6DEE">
        <w:rPr>
          <w:noProof/>
        </w:rPr>
        <w:t>(García-Gómez et al., 2014)</w:t>
      </w:r>
      <w:r>
        <w:fldChar w:fldCharType="end"/>
      </w:r>
      <w:r>
        <w:t xml:space="preserve">; Example evaluation of patient portal </w:t>
      </w:r>
      <w:r>
        <w:fldChar w:fldCharType="begin" w:fldLock="1"/>
      </w:r>
      <w: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fldChar w:fldCharType="separate"/>
      </w:r>
      <w:r w:rsidRPr="00DB6DEE">
        <w:rPr>
          <w:noProof/>
        </w:rPr>
        <w:t>(McAlearney et al., 2016)</w:t>
      </w:r>
      <w:r>
        <w:fldChar w:fldCharType="end"/>
      </w:r>
      <w:r>
        <w:t xml:space="preserve">; Example development of pharmacist-facing, medication-review app </w:t>
      </w:r>
      <w:r>
        <w:fldChar w:fldCharType="begin" w:fldLock="1"/>
      </w:r>
      <w:r w:rsidR="000106B6">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fldChar w:fldCharType="separate"/>
      </w:r>
      <w:r w:rsidRPr="00DB6DEE">
        <w:rPr>
          <w:noProof/>
        </w:rPr>
        <w:t>(Lu et al., 2017)</w:t>
      </w:r>
      <w:r>
        <w:fldChar w:fldCharType="end"/>
      </w:r>
      <w:r w:rsidR="0092381F">
        <w:t>;</w:t>
      </w:r>
      <w:r w:rsidR="0092381F" w:rsidRPr="0092381F">
        <w:t xml:space="preserve"> </w:t>
      </w:r>
      <w:r w:rsidR="0092381F">
        <w:t xml:space="preserve">A look at the </w:t>
      </w:r>
      <w:r w:rsidR="0092381F" w:rsidRPr="009D445B">
        <w:t>gaps in mobile patient portal</w:t>
      </w:r>
      <w:r w:rsidR="0092381F">
        <w:t xml:space="preserve"> service to enable patient-cent</w:t>
      </w:r>
      <w:r w:rsidR="0092381F" w:rsidRPr="009D445B">
        <w:t>red care</w:t>
      </w:r>
      <w:r w:rsidR="0092381F">
        <w:t xml:space="preserve"> </w:t>
      </w:r>
      <w:r w:rsidR="0092381F">
        <w:fldChar w:fldCharType="begin" w:fldLock="1"/>
      </w:r>
      <w:r w:rsidR="0092381F">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0092381F">
        <w:fldChar w:fldCharType="separate"/>
      </w:r>
      <w:r w:rsidR="0092381F" w:rsidRPr="009D445B">
        <w:rPr>
          <w:noProof/>
        </w:rPr>
        <w:t>(Noteboom &amp; Abdel-Rahman, 2020)</w:t>
      </w:r>
      <w:r w:rsidR="0092381F">
        <w:fldChar w:fldCharType="end"/>
      </w:r>
      <w:r w:rsidR="0092381F">
        <w:t>.</w:t>
      </w:r>
    </w:p>
    <w:p w14:paraId="5EE695C5" w14:textId="77777777" w:rsidR="00BE037C" w:rsidRPr="00BE037C" w:rsidRDefault="00BE037C" w:rsidP="00865867"/>
    <w:p w14:paraId="4F0C9FE0" w14:textId="77777777" w:rsidR="00EA677C" w:rsidRPr="00EA677C" w:rsidRDefault="00EA677C" w:rsidP="00865867"/>
    <w:p w14:paraId="325E3123" w14:textId="77777777" w:rsidR="00865867" w:rsidRDefault="00865867" w:rsidP="00284465">
      <w:pPr>
        <w:pStyle w:val="Heading2"/>
      </w:pPr>
      <w:r>
        <w:t>According to literature predictions</w:t>
      </w:r>
    </w:p>
    <w:p w14:paraId="628FE09B" w14:textId="77777777" w:rsidR="00865867" w:rsidRDefault="00865867" w:rsidP="00865867"/>
    <w:p w14:paraId="44A892CB" w14:textId="77777777" w:rsidR="00E97300" w:rsidRPr="00E97300" w:rsidRDefault="00E97300" w:rsidP="00284465">
      <w:pPr>
        <w:pStyle w:val="Heading1"/>
      </w:pPr>
      <w:r>
        <w:t>What are the challenges associated with these emerging technologies</w:t>
      </w:r>
      <w:r w:rsidR="00F044CF">
        <w:t>?</w:t>
      </w:r>
    </w:p>
    <w:p w14:paraId="12145296" w14:textId="77777777" w:rsidR="00E97300" w:rsidRDefault="00E97300" w:rsidP="00E97300"/>
    <w:p w14:paraId="30B0F9FE" w14:textId="77777777" w:rsidR="00BC5580" w:rsidRDefault="00BC5580" w:rsidP="00E97300">
      <w:r>
        <w:t xml:space="preserve">*Grand challenges in digital health </w:t>
      </w:r>
      <w:r>
        <w:fldChar w:fldCharType="begin" w:fldLock="1"/>
      </w:r>
      <w: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Kostkova, 2015)","plainTextFormattedCitation":"(Kostkova, 2015)","previouslyFormattedCitation":"(Kostkova, 2015)"},"properties":{"noteIndex":0},"schema":"https://github.com/citation-style-language/schema/raw/master/csl-citation.json"}</w:instrText>
      </w:r>
      <w:r>
        <w:fldChar w:fldCharType="separate"/>
      </w:r>
      <w:r w:rsidRPr="00BC5580">
        <w:rPr>
          <w:noProof/>
        </w:rPr>
        <w:t>(Kostkova, 2015)</w:t>
      </w:r>
      <w:r>
        <w:fldChar w:fldCharType="end"/>
      </w:r>
    </w:p>
    <w:p w14:paraId="10735347" w14:textId="77777777" w:rsidR="00E97300" w:rsidRPr="00E97300" w:rsidRDefault="00E97300" w:rsidP="00E97300"/>
    <w:p w14:paraId="334E81A4" w14:textId="77777777" w:rsidR="0084507D" w:rsidRDefault="0084507D" w:rsidP="0084507D"/>
    <w:p w14:paraId="65D048EB" w14:textId="77777777" w:rsidR="00D43272" w:rsidRDefault="00D43272" w:rsidP="00284465">
      <w:pPr>
        <w:pStyle w:val="Heading3"/>
      </w:pPr>
      <w:r>
        <w:t>Interoperability</w:t>
      </w:r>
    </w:p>
    <w:p w14:paraId="028A3F22" w14:textId="77777777" w:rsidR="00D43272" w:rsidRDefault="00CC11BB" w:rsidP="00D43272">
      <w:r>
        <w:t xml:space="preserve">*Defining the problem of health IT interoperability </w:t>
      </w:r>
      <w:r>
        <w:fldChar w:fldCharType="begin" w:fldLock="1"/>
      </w:r>
      <w:r w:rsidR="005951F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fldChar w:fldCharType="separate"/>
      </w:r>
      <w:r w:rsidR="005951F5" w:rsidRPr="005951F5">
        <w:rPr>
          <w:noProof/>
        </w:rPr>
        <w:t>(Benson &amp; Grieve, 2016)</w:t>
      </w:r>
      <w:r>
        <w:fldChar w:fldCharType="end"/>
      </w:r>
    </w:p>
    <w:p w14:paraId="0CA4B413" w14:textId="77777777" w:rsidR="00C903CD" w:rsidRDefault="00C903CD" w:rsidP="00D43272">
      <w:r>
        <w:t>*Suggested connections: Omics, IoT, digital twin</w:t>
      </w:r>
    </w:p>
    <w:p w14:paraId="259D03A4" w14:textId="77777777" w:rsidR="004E1810" w:rsidRPr="00D43272" w:rsidRDefault="004E1810" w:rsidP="00D43272"/>
    <w:p w14:paraId="13A160AC" w14:textId="77777777" w:rsidR="0084507D" w:rsidRDefault="0084507D" w:rsidP="00284465">
      <w:pPr>
        <w:pStyle w:val="Heading2"/>
      </w:pPr>
      <w:r>
        <w:t>Novel challenges</w:t>
      </w:r>
    </w:p>
    <w:p w14:paraId="31065042" w14:textId="77777777" w:rsidR="005C3899" w:rsidRDefault="005C3899" w:rsidP="00284465">
      <w:pPr>
        <w:pStyle w:val="Heading3"/>
      </w:pPr>
      <w:r>
        <w:t>Commercial providers</w:t>
      </w:r>
    </w:p>
    <w:p w14:paraId="5A41C4C9" w14:textId="77777777" w:rsidR="005C3899" w:rsidRDefault="005C3899" w:rsidP="00865867">
      <w:pPr>
        <w:pStyle w:val="ListParagraph"/>
        <w:numPr>
          <w:ilvl w:val="0"/>
          <w:numId w:val="1"/>
        </w:numPr>
      </w:pPr>
      <w:r>
        <w:t>Sony mSafety Watch</w:t>
      </w:r>
    </w:p>
    <w:p w14:paraId="28273C2F" w14:textId="77777777" w:rsidR="005C3899" w:rsidRDefault="005C3899" w:rsidP="00865867">
      <w:pPr>
        <w:pStyle w:val="ListParagraph"/>
        <w:numPr>
          <w:ilvl w:val="0"/>
          <w:numId w:val="1"/>
        </w:numPr>
      </w:pPr>
      <w:r>
        <w:t>Amazon.care</w:t>
      </w:r>
    </w:p>
    <w:p w14:paraId="043C9B1D" w14:textId="77777777" w:rsidR="005C3899" w:rsidRDefault="005C3899" w:rsidP="00865867">
      <w:pPr>
        <w:pStyle w:val="ListParagraph"/>
        <w:numPr>
          <w:ilvl w:val="0"/>
          <w:numId w:val="1"/>
        </w:numPr>
      </w:pPr>
      <w:r>
        <w:t>Apple’s AC Wellness</w:t>
      </w:r>
    </w:p>
    <w:p w14:paraId="24175851" w14:textId="77777777" w:rsidR="005C3899" w:rsidRDefault="005C3899" w:rsidP="00865867">
      <w:pPr>
        <w:pStyle w:val="ListParagraph"/>
        <w:numPr>
          <w:ilvl w:val="0"/>
          <w:numId w:val="1"/>
        </w:numPr>
      </w:pPr>
      <w:r>
        <w:t>Mail-order prescription</w:t>
      </w:r>
    </w:p>
    <w:p w14:paraId="2EA3D86B" w14:textId="77777777" w:rsidR="005C3899" w:rsidRDefault="005C3899" w:rsidP="00865867">
      <w:pPr>
        <w:pStyle w:val="ListParagraph"/>
        <w:numPr>
          <w:ilvl w:val="0"/>
          <w:numId w:val="1"/>
        </w:numPr>
      </w:pPr>
      <w:r>
        <w:t>Facebook Preventive Health Tool</w:t>
      </w:r>
    </w:p>
    <w:p w14:paraId="5EB2552A" w14:textId="77777777" w:rsidR="005C3899" w:rsidRDefault="005C3899" w:rsidP="00865867">
      <w:pPr>
        <w:pStyle w:val="ListParagraph"/>
        <w:numPr>
          <w:ilvl w:val="0"/>
          <w:numId w:val="1"/>
        </w:numPr>
      </w:pPr>
      <w:r>
        <w:lastRenderedPageBreak/>
        <w:t>IBM Watson Health</w:t>
      </w:r>
    </w:p>
    <w:p w14:paraId="7A7A135B" w14:textId="77777777" w:rsidR="00865867" w:rsidRPr="005C3899" w:rsidRDefault="00865867" w:rsidP="00865867"/>
    <w:p w14:paraId="384587DD" w14:textId="77777777" w:rsidR="001D250F" w:rsidRDefault="001D250F" w:rsidP="00284465">
      <w:pPr>
        <w:pStyle w:val="Heading3"/>
      </w:pPr>
      <w:r>
        <w:t>A.I. safety</w:t>
      </w:r>
    </w:p>
    <w:p w14:paraId="5E7A0239" w14:textId="77777777" w:rsidR="001D250F" w:rsidRDefault="004500F4" w:rsidP="001D250F">
      <w:r>
        <w:t xml:space="preserve">*Ethical and social impacts of AI in medicine and healthcare </w:t>
      </w:r>
      <w:r>
        <w:fldChar w:fldCharType="begin" w:fldLock="1"/>
      </w:r>
      <w:r w:rsidR="00DE29AB">
        <w:instrText>ADDIN CSL_CITATION {"citationItems":[{"id":"ITEM-1","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1","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plainTextFormattedCitation":"(Gómez-González et al., 2020)","previouslyFormattedCitation":"(Gómez-González et al., 2020)"},"properties":{"noteIndex":0},"schema":"https://github.com/citation-style-language/schema/raw/master/csl-citation.json"}</w:instrText>
      </w:r>
      <w:r>
        <w:fldChar w:fldCharType="separate"/>
      </w:r>
      <w:r w:rsidRPr="004500F4">
        <w:rPr>
          <w:noProof/>
        </w:rPr>
        <w:t>(Gómez-González et al., 2020)</w:t>
      </w:r>
      <w:r>
        <w:fldChar w:fldCharType="end"/>
      </w:r>
    </w:p>
    <w:p w14:paraId="09B435DA" w14:textId="77777777" w:rsidR="00C903CD" w:rsidRDefault="00C903CD" w:rsidP="00C903CD">
      <w:r>
        <w:t xml:space="preserve">*Suggested connections: </w:t>
      </w:r>
    </w:p>
    <w:p w14:paraId="6182AA4F" w14:textId="77777777" w:rsidR="00C903CD" w:rsidRDefault="00C903CD" w:rsidP="001D250F"/>
    <w:p w14:paraId="6CCC88CA" w14:textId="77777777" w:rsidR="001D250F" w:rsidRPr="001D250F" w:rsidRDefault="001D250F" w:rsidP="001D250F"/>
    <w:p w14:paraId="7DA8A364" w14:textId="77777777" w:rsidR="00AC4731" w:rsidRDefault="00F044CF" w:rsidP="00F044CF">
      <w:pPr>
        <w:pStyle w:val="Heading2"/>
      </w:pPr>
      <w:r>
        <w:t>Other challenges</w:t>
      </w:r>
    </w:p>
    <w:p w14:paraId="499136D4" w14:textId="77777777" w:rsidR="00F044CF" w:rsidRDefault="00F044CF" w:rsidP="00F044CF">
      <w:r>
        <w:t>*Not strictly due to the emerging technologies but they are novel challenges, nonetheless.</w:t>
      </w:r>
    </w:p>
    <w:p w14:paraId="62F13476" w14:textId="77777777" w:rsidR="00C903CD" w:rsidRDefault="00C903CD" w:rsidP="00F044CF"/>
    <w:p w14:paraId="5A767DB7" w14:textId="77777777" w:rsidR="00C903CD" w:rsidRDefault="00C903CD" w:rsidP="00C903CD">
      <w:pPr>
        <w:pStyle w:val="Heading3"/>
      </w:pPr>
      <w:r>
        <w:t>No testing before implementation</w:t>
      </w:r>
    </w:p>
    <w:p w14:paraId="0EC1B012" w14:textId="77777777" w:rsidR="00327447" w:rsidRDefault="00327447" w:rsidP="00327447">
      <w:r>
        <w:t>*Linked with commercial providers</w:t>
      </w:r>
    </w:p>
    <w:p w14:paraId="378C6D2B" w14:textId="77777777" w:rsidR="002374E8" w:rsidRPr="00327447" w:rsidRDefault="002374E8" w:rsidP="00327447">
      <w:r>
        <w:t xml:space="preserve">*Linked to continued development of decision-support tools </w:t>
      </w:r>
    </w:p>
    <w:p w14:paraId="2144E12A" w14:textId="77777777" w:rsidR="00C903CD" w:rsidRPr="0084507D" w:rsidRDefault="00C903CD" w:rsidP="00C903CD"/>
    <w:p w14:paraId="6A7EDA3A" w14:textId="77777777" w:rsidR="00C903CD" w:rsidRDefault="00C903CD" w:rsidP="00C903CD">
      <w:pPr>
        <w:pStyle w:val="Heading3"/>
      </w:pPr>
      <w:r>
        <w:t>Digital inequality</w:t>
      </w:r>
    </w:p>
    <w:p w14:paraId="1F86D856" w14:textId="77777777" w:rsidR="00C903CD" w:rsidRDefault="00C903CD" w:rsidP="00F044CF"/>
    <w:p w14:paraId="132618FC" w14:textId="77777777" w:rsidR="0084507D" w:rsidRDefault="0084507D" w:rsidP="00284465">
      <w:pPr>
        <w:pStyle w:val="Heading3"/>
      </w:pPr>
      <w:r>
        <w:t>Calibration drift / Dynamic modelling</w:t>
      </w:r>
    </w:p>
    <w:p w14:paraId="379948CC" w14:textId="77777777" w:rsidR="00F044CF" w:rsidRDefault="00F044CF" w:rsidP="0084507D">
      <w:r>
        <w:t>*KEY CONTRIBUTOR: David Jenkins</w:t>
      </w:r>
    </w:p>
    <w:p w14:paraId="0E8A9E5E" w14:textId="77777777" w:rsidR="0084507D" w:rsidRDefault="0084507D" w:rsidP="0084507D">
      <w:r>
        <w:t>*</w:t>
      </w:r>
      <w:r w:rsidR="00BC5580">
        <w:t>P</w:t>
      </w:r>
      <w:r>
        <w:t>re-learned is out of data very quickly</w:t>
      </w:r>
      <w:r w:rsidR="00BC5580">
        <w:t xml:space="preserve"> </w:t>
      </w:r>
      <w:r w:rsidR="00BC5580">
        <w:fldChar w:fldCharType="begin" w:fldLock="1"/>
      </w:r>
      <w:r w:rsidR="00F044CF">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BC5580">
        <w:fldChar w:fldCharType="separate"/>
      </w:r>
      <w:r w:rsidR="00BC5580" w:rsidRPr="00BC5580">
        <w:rPr>
          <w:noProof/>
        </w:rPr>
        <w:t>(Hickey, Grant, Caiado, et al., 2013; Hickey, Grant, Murphy, et al., 2013; Jenkins et al., 2018)</w:t>
      </w:r>
      <w:r w:rsidR="00BC5580">
        <w:fldChar w:fldCharType="end"/>
      </w:r>
    </w:p>
    <w:p w14:paraId="76EA30F8" w14:textId="77777777" w:rsidR="0084507D" w:rsidRDefault="0084507D" w:rsidP="0084507D"/>
    <w:p w14:paraId="11659C79" w14:textId="77777777" w:rsidR="00396FBF" w:rsidRDefault="00396FBF" w:rsidP="00284465">
      <w:pPr>
        <w:pStyle w:val="Heading3"/>
      </w:pPr>
      <w:r>
        <w:t>Aging population</w:t>
      </w:r>
    </w:p>
    <w:p w14:paraId="02308389" w14:textId="77777777" w:rsidR="00F044CF" w:rsidRDefault="00F044CF" w:rsidP="0084507D">
      <w:r>
        <w:t xml:space="preserve">*Emerging tech in for aging populations </w:t>
      </w:r>
      <w:r>
        <w:fldChar w:fldCharType="begin" w:fldLock="1"/>
      </w:r>
      <w:r w:rsidR="00851E30">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mendeley":{"formattedCitation":"(Neves &amp; Vetere, 2019)","plainTextFormattedCitation":"(Neves &amp; Vetere, 2019)","previouslyFormattedCitation":"(Neves &amp; Vetere, 2019)"},"properties":{"noteIndex":0},"schema":"https://github.com/citation-style-language/schema/raw/master/csl-citation.json"}</w:instrText>
      </w:r>
      <w:r>
        <w:fldChar w:fldCharType="separate"/>
      </w:r>
      <w:r w:rsidRPr="00F044CF">
        <w:rPr>
          <w:noProof/>
        </w:rPr>
        <w:t>(Neves &amp; Vetere, 2019)</w:t>
      </w:r>
      <w:r>
        <w:fldChar w:fldCharType="end"/>
      </w:r>
    </w:p>
    <w:p w14:paraId="1A32CD61" w14:textId="77777777" w:rsidR="00C104AB" w:rsidRDefault="00C104AB" w:rsidP="0084507D">
      <w:r>
        <w:t xml:space="preserve">*Opinion piece on tech in geriatrics </w:t>
      </w:r>
      <w:r>
        <w:fldChar w:fldCharType="begin" w:fldLock="1"/>
      </w:r>
      <w:r w:rsidR="00AE6E5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fldChar w:fldCharType="separate"/>
      </w:r>
      <w:r w:rsidRPr="00C104AB">
        <w:rPr>
          <w:noProof/>
        </w:rPr>
        <w:t>(Pilotto et al., 2018)</w:t>
      </w:r>
      <w:r>
        <w:fldChar w:fldCharType="end"/>
      </w:r>
    </w:p>
    <w:p w14:paraId="29FDB4F8" w14:textId="77777777" w:rsidR="0084507D" w:rsidRDefault="00C104AB" w:rsidP="0084507D">
      <w:r>
        <w:t>*E</w:t>
      </w:r>
      <w:r w:rsidR="00F044CF">
        <w:t>xample of e</w:t>
      </w:r>
      <w:r>
        <w:t xml:space="preserve">lectronic assistive tech for dementia </w:t>
      </w:r>
      <w:r>
        <w:fldChar w:fldCharType="begin" w:fldLock="1"/>
      </w:r>
      <w:r>
        <w:instrText>ADDIN CSL_CITATION {"citationItems":[{"id":"ITEM-1","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1","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plainTextFormattedCitation":"(Daly Lynn et al., 2019)","previouslyFormattedCitation":"(Daly Lynn et al., 2019)"},"properties":{"noteIndex":0},"schema":"https://github.com/citation-style-language/schema/raw/master/csl-citation.json"}</w:instrText>
      </w:r>
      <w:r>
        <w:fldChar w:fldCharType="separate"/>
      </w:r>
      <w:r w:rsidRPr="00C104AB">
        <w:rPr>
          <w:noProof/>
        </w:rPr>
        <w:t>(Daly Lynn et al., 2019)</w:t>
      </w:r>
      <w:r>
        <w:fldChar w:fldCharType="end"/>
      </w:r>
      <w:r>
        <w:t xml:space="preserve"> </w:t>
      </w:r>
    </w:p>
    <w:p w14:paraId="05145774" w14:textId="77777777" w:rsidR="00FD2F1D" w:rsidRDefault="00FD2F1D" w:rsidP="0084507D">
      <w:r>
        <w:t xml:space="preserve">*?Can anyone access </w:t>
      </w:r>
      <w:r>
        <w:rPr>
          <w:rFonts w:ascii="Arial" w:hAnsi="Arial" w:cs="Arial"/>
          <w:sz w:val="17"/>
          <w:szCs w:val="17"/>
        </w:rPr>
        <w:t>International Journal of Reliable and Quality E-Healthcare</w:t>
      </w:r>
      <w:r>
        <w:t xml:space="preserve"> so we can read “</w:t>
      </w:r>
      <w:r>
        <w:rPr>
          <w:i/>
        </w:rPr>
        <w:t>Third age and mobile health</w:t>
      </w:r>
      <w:r>
        <w:t>” (</w:t>
      </w:r>
      <w:hyperlink r:id="rId15" w:history="1">
        <w:r w:rsidRPr="00C93B87">
          <w:rPr>
            <w:rStyle w:val="Hyperlink"/>
          </w:rPr>
          <w:t>https://www.igi-global.com/article/third-age-and-mobile-health/237992</w:t>
        </w:r>
      </w:hyperlink>
      <w:r>
        <w:t>)?</w:t>
      </w:r>
    </w:p>
    <w:p w14:paraId="786BA9F2" w14:textId="77777777" w:rsidR="00396FBF" w:rsidRDefault="00396FBF" w:rsidP="0084507D"/>
    <w:p w14:paraId="55639A94" w14:textId="77777777" w:rsidR="006D4CAF" w:rsidRDefault="006D4CAF" w:rsidP="006D4CAF"/>
    <w:p w14:paraId="692E0EBB" w14:textId="77777777" w:rsidR="006D4CAF" w:rsidRDefault="006D4CAF" w:rsidP="006D4CAF"/>
    <w:p w14:paraId="26F81C83" w14:textId="77777777" w:rsidR="00970743" w:rsidRDefault="00970743" w:rsidP="00970743">
      <w:pPr>
        <w:pStyle w:val="Heading1"/>
      </w:pPr>
      <w:r>
        <w:t>How do the technologies relate?</w:t>
      </w:r>
    </w:p>
    <w:p w14:paraId="176A9BBE" w14:textId="77777777" w:rsidR="00970743" w:rsidRPr="00FD7BD9" w:rsidRDefault="00970743" w:rsidP="00970743">
      <w:r>
        <w:t>*Are they related by their challenges/motivations/technical solutions?</w:t>
      </w:r>
      <w:r w:rsidR="00F044CF">
        <w:t xml:space="preserve"> For example, </w:t>
      </w:r>
      <w:r>
        <w:t>Biohacking-neural implants</w:t>
      </w:r>
      <w:r w:rsidR="002374E8">
        <w:t>;</w:t>
      </w:r>
      <w:r w:rsidR="00F044CF">
        <w:t xml:space="preserve"> </w:t>
      </w:r>
      <w:r>
        <w:t>Digital twin-IoT</w:t>
      </w:r>
      <w:r w:rsidR="002374E8">
        <w:t>;</w:t>
      </w:r>
      <w:r w:rsidR="00F044CF">
        <w:t xml:space="preserve"> </w:t>
      </w:r>
      <w:r w:rsidR="0035003E">
        <w:t>[Personalised] Digital twin-Biohacking</w:t>
      </w:r>
      <w:r w:rsidR="002374E8">
        <w:t>;</w:t>
      </w:r>
      <w:r w:rsidR="00F044CF">
        <w:t xml:space="preserve"> ‘</w:t>
      </w:r>
      <w:r>
        <w:t>Mail-order prescription</w:t>
      </w:r>
      <w:r w:rsidR="00F044CF">
        <w:t>’</w:t>
      </w:r>
      <w:r>
        <w:t>-loneliness tech</w:t>
      </w:r>
      <w:r w:rsidR="002374E8">
        <w:t>; Wearables and everything</w:t>
      </w:r>
      <w:r w:rsidR="00D018E4">
        <w:t xml:space="preserve">; </w:t>
      </w:r>
    </w:p>
    <w:p w14:paraId="6FE58CCE" w14:textId="77777777" w:rsidR="00970743" w:rsidRDefault="00970743" w:rsidP="00970743"/>
    <w:p w14:paraId="5457B14C" w14:textId="77777777" w:rsidR="00E97300" w:rsidRDefault="00284465" w:rsidP="00284465">
      <w:pPr>
        <w:pStyle w:val="Heading1"/>
      </w:pPr>
      <w:r>
        <w:t>Potential s</w:t>
      </w:r>
      <w:r w:rsidR="00E97300">
        <w:t>olutions</w:t>
      </w:r>
    </w:p>
    <w:p w14:paraId="43399131" w14:textId="77777777" w:rsidR="00E97300" w:rsidRDefault="00E97300" w:rsidP="00284465">
      <w:pPr>
        <w:pStyle w:val="Heading2"/>
      </w:pPr>
      <w:r>
        <w:t>Safety cases</w:t>
      </w:r>
    </w:p>
    <w:p w14:paraId="1283E3D0" w14:textId="77777777" w:rsidR="00F044CF" w:rsidRDefault="00F044CF" w:rsidP="00F044CF">
      <w:r>
        <w:t>*KEY CONTRIBUTOR: Ibrahim Habli</w:t>
      </w:r>
    </w:p>
    <w:p w14:paraId="68C76253" w14:textId="77777777" w:rsidR="00851E30" w:rsidRDefault="00851E30" w:rsidP="00F044CF">
      <w:r>
        <w:t xml:space="preserve">*Example literature: </w:t>
      </w:r>
      <w:r>
        <w:fldChar w:fldCharType="begin" w:fldLock="1"/>
      </w:r>
      <w:r w:rsidR="00D55A9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fldChar w:fldCharType="separate"/>
      </w:r>
      <w:r w:rsidRPr="00851E30">
        <w:rPr>
          <w:noProof/>
        </w:rPr>
        <w:t>(Denney et al., 2015; Despotou et al., 2012; Flood &amp; Habli, 2011; Habli et al., 2019; Sujan et al., 2016, 2013, 2015)</w:t>
      </w:r>
      <w:r>
        <w:fldChar w:fldCharType="end"/>
      </w:r>
    </w:p>
    <w:p w14:paraId="4413FA18" w14:textId="77777777" w:rsidR="00E97300" w:rsidRDefault="00E97300" w:rsidP="00E97300"/>
    <w:p w14:paraId="4D6E52CB" w14:textId="77777777" w:rsidR="00E97300" w:rsidRDefault="00E97300" w:rsidP="00284465">
      <w:pPr>
        <w:pStyle w:val="Heading2"/>
      </w:pPr>
      <w:r>
        <w:t>Design standards / charter</w:t>
      </w:r>
    </w:p>
    <w:p w14:paraId="1C6B1B0D" w14:textId="77777777" w:rsidR="00D43272" w:rsidRDefault="00D55A92" w:rsidP="00E97300">
      <w:r>
        <w:t xml:space="preserve">*Need for global health tech’ standards </w:t>
      </w:r>
      <w:r>
        <w:fldChar w:fldCharType="begin" w:fldLock="1"/>
      </w:r>
      <w:r w:rsidR="002374E8">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mendeley":{"formattedCitation":"(Masum et al., 2013)","plainTextFormattedCitation":"(Masum et al., 2013)","previouslyFormattedCitation":"(Masum et al., 2013)"},"properties":{"noteIndex":0},"schema":"https://github.com/citation-style-language/schema/raw/master/csl-citation.json"}</w:instrText>
      </w:r>
      <w:r>
        <w:fldChar w:fldCharType="separate"/>
      </w:r>
      <w:r w:rsidRPr="00D55A92">
        <w:rPr>
          <w:noProof/>
        </w:rPr>
        <w:t>(Masum et al., 2013)</w:t>
      </w:r>
      <w:r>
        <w:fldChar w:fldCharType="end"/>
      </w:r>
    </w:p>
    <w:p w14:paraId="53F98B60" w14:textId="77777777" w:rsidR="00B23B5B" w:rsidRDefault="00B23B5B" w:rsidP="00E97300">
      <w:r>
        <w:t>*Design suggestions for risk detection/prediction:</w:t>
      </w:r>
    </w:p>
    <w:p w14:paraId="2764D0EC" w14:textId="630F5E29" w:rsidR="00B23B5B" w:rsidRDefault="00B23B5B" w:rsidP="00B23B5B">
      <w:pPr>
        <w:pStyle w:val="ListParagraph"/>
        <w:numPr>
          <w:ilvl w:val="0"/>
          <w:numId w:val="4"/>
        </w:numPr>
      </w:pPr>
      <w:r>
        <w:t xml:space="preserve">learning from Business Intelligence and sociotechnical theories </w:t>
      </w:r>
      <w:r>
        <w:fldChar w:fldCharType="begin" w:fldLock="1"/>
      </w:r>
      <w:r w:rsidR="009D445B">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fldChar w:fldCharType="separate"/>
      </w:r>
      <w:r w:rsidR="003D5C61" w:rsidRPr="003D5C61">
        <w:rPr>
          <w:noProof/>
        </w:rPr>
        <w:t>(Moghimi et al., 2020)</w:t>
      </w:r>
      <w:r>
        <w:fldChar w:fldCharType="end"/>
      </w:r>
      <w:r>
        <w:t>;</w:t>
      </w:r>
    </w:p>
    <w:p w14:paraId="61AFA88D" w14:textId="77777777" w:rsidR="00B23B5B" w:rsidRDefault="00B23B5B" w:rsidP="00B23B5B">
      <w:pPr>
        <w:pStyle w:val="ListParagraph"/>
        <w:numPr>
          <w:ilvl w:val="0"/>
          <w:numId w:val="4"/>
        </w:numPr>
      </w:pPr>
    </w:p>
    <w:p w14:paraId="2AE2199E" w14:textId="77777777" w:rsidR="00D55A92" w:rsidRDefault="00D55A92" w:rsidP="00E97300"/>
    <w:p w14:paraId="3EFD878F" w14:textId="77777777" w:rsidR="00D43272" w:rsidRDefault="00D43272" w:rsidP="00284465">
      <w:pPr>
        <w:pStyle w:val="Heading2"/>
      </w:pPr>
      <w:r>
        <w:t>Interoperability</w:t>
      </w:r>
    </w:p>
    <w:p w14:paraId="1F464587" w14:textId="77777777" w:rsidR="00D43272" w:rsidRDefault="00D43272" w:rsidP="00E20AE5">
      <w:r>
        <w:t>*</w:t>
      </w:r>
      <w:r w:rsidR="00091076">
        <w:t xml:space="preserve">The </w:t>
      </w:r>
      <w:r>
        <w:t>HL7 FHIR</w:t>
      </w:r>
      <w:r w:rsidR="00091076">
        <w:t xml:space="preserve"> </w:t>
      </w:r>
      <w:r>
        <w:t>standard</w:t>
      </w:r>
      <w:r w:rsidR="00091076">
        <w:t xml:space="preserve"> created by HL7 International </w:t>
      </w:r>
      <w:r w:rsidR="00091076">
        <w:fldChar w:fldCharType="begin" w:fldLock="1"/>
      </w:r>
      <w:r w:rsidR="00CC11BB">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00091076">
        <w:fldChar w:fldCharType="separate"/>
      </w:r>
      <w:r w:rsidR="00091076" w:rsidRPr="00091076">
        <w:rPr>
          <w:noProof/>
        </w:rPr>
        <w:t>(Health Level Seven International, 2020)</w:t>
      </w:r>
      <w:r w:rsidR="00091076">
        <w:fldChar w:fldCharType="end"/>
      </w:r>
      <w:r>
        <w:t xml:space="preserve"> </w:t>
      </w:r>
      <w:r w:rsidR="00091076">
        <w:t xml:space="preserve">is a standard for exchanging EHRs </w:t>
      </w:r>
      <w:r>
        <w:fldChar w:fldCharType="begin" w:fldLock="1"/>
      </w:r>
      <w:r w:rsidR="00091076">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Saripalle et al., 2019)","plainTextFormattedCitation":"(Saripalle et al., 2019)","previouslyFormattedCitation":"(Saripalle et al., 2019)"},"properties":{"noteIndex":0},"schema":"https://github.com/citation-style-language/schema/raw/master/csl-citation.json"}</w:instrText>
      </w:r>
      <w:r>
        <w:fldChar w:fldCharType="separate"/>
      </w:r>
      <w:r w:rsidRPr="00D43272">
        <w:rPr>
          <w:noProof/>
        </w:rPr>
        <w:t>(Saripalle et al., 2019)</w:t>
      </w:r>
      <w:r>
        <w:fldChar w:fldCharType="end"/>
      </w:r>
      <w:r w:rsidR="00CC11BB">
        <w:t>.</w:t>
      </w:r>
      <w:r w:rsidR="00E20AE5">
        <w:t xml:space="preserve"> </w:t>
      </w:r>
      <w:r w:rsidR="00E20AE5">
        <w:fldChar w:fldCharType="begin" w:fldLock="1"/>
      </w:r>
      <w:r w:rsidR="00E20AE5">
        <w:instrText>ADDIN CSL_CITATION {"citationItems":[{"id":"ITEM-1","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1","issued":{"date-parts":[["2019"]]},"page":"111-115","publisher":"IEEE","title":"Use of HL7 FHIR to structure data in epilepsy self-management applications","type":"article-journal"},"uris":["http://www.mendeley.com/documents/?uuid=9212d2a2-44ae-4b51-8186-e267090916dd"]}],"mendeley":{"formattedCitation":"(Houta et al., 2019)","manualFormatting":"Houta et al. (2019)","plainTextFormattedCitation":"(Houta et al., 2019)","previouslyFormattedCitation":"(Houta et al., 2019)"},"properties":{"noteIndex":0},"schema":"https://github.com/citation-style-language/schema/raw/master/csl-citation.json"}</w:instrText>
      </w:r>
      <w:r w:rsidR="00E20AE5">
        <w:fldChar w:fldCharType="separate"/>
      </w:r>
      <w:r w:rsidR="00E20AE5">
        <w:rPr>
          <w:noProof/>
        </w:rPr>
        <w:t>Houta et al. (</w:t>
      </w:r>
      <w:r w:rsidR="00E20AE5" w:rsidRPr="00D43272">
        <w:rPr>
          <w:noProof/>
        </w:rPr>
        <w:t>2019)</w:t>
      </w:r>
      <w:r w:rsidR="00E20AE5">
        <w:fldChar w:fldCharType="end"/>
      </w:r>
      <w:r w:rsidR="00E20AE5">
        <w:t xml:space="preserve"> provide an e</w:t>
      </w:r>
      <w:r>
        <w:t xml:space="preserve">xample use of </w:t>
      </w:r>
      <w:r w:rsidR="00CC11BB">
        <w:t>HL7 FHIR</w:t>
      </w:r>
      <w:r>
        <w:t xml:space="preserve"> standard </w:t>
      </w:r>
      <w:r w:rsidR="00E20AE5">
        <w:t>for epilepsy data.</w:t>
      </w:r>
    </w:p>
    <w:p w14:paraId="65E617F1" w14:textId="77777777" w:rsidR="00E97300" w:rsidRDefault="00CC11BB" w:rsidP="00E97300">
      <w:r>
        <w:t>*</w:t>
      </w:r>
      <w:r w:rsidR="005951F5">
        <w:t xml:space="preserve">Roehrs and colleagues suggest a distributed architecture to integrate EHRs </w:t>
      </w:r>
      <w:r w:rsidR="005951F5">
        <w:fldChar w:fldCharType="begin" w:fldLock="1"/>
      </w:r>
      <w:r w:rsidR="00FC11C7">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005951F5">
        <w:fldChar w:fldCharType="separate"/>
      </w:r>
      <w:r w:rsidR="005951F5" w:rsidRPr="005951F5">
        <w:rPr>
          <w:noProof/>
        </w:rPr>
        <w:t>(Roehrs et al., 2019, 2017)</w:t>
      </w:r>
      <w:r w:rsidR="005951F5">
        <w:fldChar w:fldCharType="end"/>
      </w:r>
      <w:r w:rsidR="005951F5">
        <w:t xml:space="preserve">, which also makes use of blockchain approaches </w:t>
      </w:r>
      <w:r w:rsidR="005951F5">
        <w:fldChar w:fldCharType="begin" w:fldLock="1"/>
      </w:r>
      <w:r w:rsidR="005951F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005951F5">
        <w:fldChar w:fldCharType="separate"/>
      </w:r>
      <w:r w:rsidR="005951F5" w:rsidRPr="005951F5">
        <w:rPr>
          <w:noProof/>
        </w:rPr>
        <w:t>(Roehrs, 2019)</w:t>
      </w:r>
      <w:r w:rsidR="005951F5">
        <w:fldChar w:fldCharType="end"/>
      </w:r>
    </w:p>
    <w:p w14:paraId="473178D4" w14:textId="77777777" w:rsidR="00D43272" w:rsidRDefault="00D43272" w:rsidP="00E97300"/>
    <w:p w14:paraId="4FF535A8" w14:textId="77777777" w:rsidR="00E97300" w:rsidRDefault="00E97300" w:rsidP="00284465">
      <w:pPr>
        <w:pStyle w:val="Heading2"/>
      </w:pPr>
      <w:r>
        <w:t>Lessons from open science</w:t>
      </w:r>
    </w:p>
    <w:p w14:paraId="0D18434E" w14:textId="77777777" w:rsidR="00E97300" w:rsidRDefault="00E97300" w:rsidP="00E97300">
      <w:r>
        <w:t>*Could we learn from badges and virtue signalling? I’m not sure it would work because money is the God for business and publications aren’t the lifeblood, either – business get their money before the build.</w:t>
      </w:r>
    </w:p>
    <w:p w14:paraId="76DAAF92" w14:textId="77777777" w:rsidR="00745D0A" w:rsidRDefault="00745D0A" w:rsidP="00E97300"/>
    <w:p w14:paraId="3E8E62A2" w14:textId="77777777" w:rsidR="00745D0A" w:rsidRDefault="00745D0A" w:rsidP="00745D0A">
      <w:pPr>
        <w:pStyle w:val="Heading2"/>
      </w:pPr>
      <w:r>
        <w:t>ML for data quality</w:t>
      </w:r>
    </w:p>
    <w:p w14:paraId="776ABE95" w14:textId="77777777" w:rsidR="00745D0A" w:rsidRPr="00745D0A" w:rsidRDefault="00745D0A" w:rsidP="00745D0A">
      <w:r>
        <w:t>*</w:t>
      </w:r>
      <w:r w:rsidR="002F4F7F">
        <w:t xml:space="preserve">Data quality is an issue for all digital tech </w:t>
      </w:r>
      <w:r w:rsidR="002F4F7F">
        <w:fldChar w:fldCharType="begin" w:fldLock="1"/>
      </w:r>
      <w:r w:rsidR="003D5C6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article-journal"},"uris":["http://www.mendeley.com/documents/?uuid=699b0d14-12d4-49ba-b0d1-6d7e58ce50d7"]}],"mendeley":{"formattedCitation":"(Sako et al., 2020)","plainTextFormattedCitation":"(Sako et al., 2020)","previouslyFormattedCitation":"(Sako et al., 2020)"},"properties":{"noteIndex":0},"schema":"https://github.com/citation-style-language/schema/raw/master/csl-citation.json"}</w:instrText>
      </w:r>
      <w:r w:rsidR="002F4F7F">
        <w:fldChar w:fldCharType="separate"/>
      </w:r>
      <w:r w:rsidR="00B23B5B" w:rsidRPr="00B23B5B">
        <w:rPr>
          <w:noProof/>
        </w:rPr>
        <w:t>(Sako et al., 2020)</w:t>
      </w:r>
      <w:r w:rsidR="002F4F7F">
        <w:fldChar w:fldCharType="end"/>
      </w:r>
    </w:p>
    <w:p w14:paraId="551E633F" w14:textId="77777777" w:rsidR="00E97300" w:rsidRDefault="00E97300" w:rsidP="00E97300"/>
    <w:p w14:paraId="09D25151" w14:textId="77777777" w:rsidR="00E97300" w:rsidRDefault="00E97300" w:rsidP="00E97300"/>
    <w:p w14:paraId="64863357" w14:textId="77777777" w:rsidR="006D4CAF" w:rsidRDefault="006D4CAF" w:rsidP="00E97300">
      <w:pPr>
        <w:pStyle w:val="Heading1"/>
      </w:pPr>
      <w:r>
        <w:t>Discussion</w:t>
      </w:r>
    </w:p>
    <w:p w14:paraId="0B6C832D" w14:textId="77777777" w:rsidR="006D4CAF" w:rsidRDefault="00865867" w:rsidP="00865867">
      <w:pPr>
        <w:pStyle w:val="Heading2"/>
      </w:pPr>
      <w:r>
        <w:t>COVID-19 pandemic</w:t>
      </w:r>
    </w:p>
    <w:p w14:paraId="5CF0FE68" w14:textId="77777777" w:rsidR="00865867" w:rsidRDefault="00865867" w:rsidP="00865867">
      <w:r>
        <w:t>*Driver to remote functionality including:</w:t>
      </w:r>
    </w:p>
    <w:p w14:paraId="245CCA4D" w14:textId="77777777" w:rsidR="00865867" w:rsidRDefault="00865867" w:rsidP="00865867">
      <w:pPr>
        <w:pStyle w:val="ListParagraph"/>
        <w:numPr>
          <w:ilvl w:val="0"/>
          <w:numId w:val="2"/>
        </w:numPr>
      </w:pPr>
      <w:r>
        <w:t>Remote monitoring</w:t>
      </w:r>
    </w:p>
    <w:p w14:paraId="16C9C2BE" w14:textId="77777777" w:rsidR="00865867" w:rsidRDefault="00865867" w:rsidP="00865867">
      <w:pPr>
        <w:pStyle w:val="ListParagraph"/>
        <w:numPr>
          <w:ilvl w:val="0"/>
          <w:numId w:val="2"/>
        </w:numPr>
      </w:pPr>
      <w:r>
        <w:t>Remote testing</w:t>
      </w:r>
    </w:p>
    <w:p w14:paraId="5540B389" w14:textId="77777777" w:rsidR="00865867" w:rsidRDefault="00865867" w:rsidP="00865867">
      <w:pPr>
        <w:pStyle w:val="ListParagraph"/>
        <w:numPr>
          <w:ilvl w:val="0"/>
          <w:numId w:val="2"/>
        </w:numPr>
      </w:pPr>
      <w:r>
        <w:t>Remote imaging</w:t>
      </w:r>
    </w:p>
    <w:p w14:paraId="2E3477AC" w14:textId="77777777" w:rsidR="00865867" w:rsidRDefault="00865867" w:rsidP="00865867">
      <w:pPr>
        <w:pStyle w:val="ListParagraph"/>
        <w:numPr>
          <w:ilvl w:val="0"/>
          <w:numId w:val="2"/>
        </w:numPr>
      </w:pPr>
      <w:r>
        <w:lastRenderedPageBreak/>
        <w:t>Robotic care</w:t>
      </w:r>
    </w:p>
    <w:p w14:paraId="2DDFC05A" w14:textId="77777777" w:rsidR="00865867" w:rsidRPr="00865867" w:rsidRDefault="00865867" w:rsidP="00865867">
      <w:pPr>
        <w:pStyle w:val="ListParagraph"/>
        <w:numPr>
          <w:ilvl w:val="0"/>
          <w:numId w:val="2"/>
        </w:numPr>
      </w:pPr>
      <w:r>
        <w:t>Personal preventive medicine</w:t>
      </w:r>
    </w:p>
    <w:p w14:paraId="7BE2FF61" w14:textId="77777777" w:rsidR="006D4CAF" w:rsidRDefault="006D4CAF" w:rsidP="006D4CAF"/>
    <w:p w14:paraId="4E6C1F67" w14:textId="77777777" w:rsidR="006D4CAF" w:rsidRDefault="006D4CAF" w:rsidP="00E97300">
      <w:pPr>
        <w:pStyle w:val="Heading1"/>
      </w:pPr>
      <w:r>
        <w:t>Conclusion</w:t>
      </w:r>
    </w:p>
    <w:p w14:paraId="24FD934D" w14:textId="77777777" w:rsidR="006D4CAF" w:rsidRDefault="006D4CAF" w:rsidP="006D4CAF"/>
    <w:p w14:paraId="2F08C57E" w14:textId="77777777" w:rsidR="006D4CAF" w:rsidRDefault="006D4CAF" w:rsidP="006D4CAF"/>
    <w:p w14:paraId="7E8D486A" w14:textId="77777777" w:rsidR="006D4CAF" w:rsidRPr="006D4CAF" w:rsidRDefault="006D4CAF" w:rsidP="006D4CAF"/>
    <w:sectPr w:rsidR="006D4CAF" w:rsidRPr="006D4C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106B6"/>
    <w:rsid w:val="00034A72"/>
    <w:rsid w:val="00091076"/>
    <w:rsid w:val="000B1500"/>
    <w:rsid w:val="000F3C4B"/>
    <w:rsid w:val="00106D11"/>
    <w:rsid w:val="00145866"/>
    <w:rsid w:val="001D250F"/>
    <w:rsid w:val="001E6930"/>
    <w:rsid w:val="001F1F11"/>
    <w:rsid w:val="00202BF3"/>
    <w:rsid w:val="002042AB"/>
    <w:rsid w:val="002374E8"/>
    <w:rsid w:val="00273975"/>
    <w:rsid w:val="00284465"/>
    <w:rsid w:val="00284512"/>
    <w:rsid w:val="002B1538"/>
    <w:rsid w:val="002C09D8"/>
    <w:rsid w:val="002D0046"/>
    <w:rsid w:val="002E4B1D"/>
    <w:rsid w:val="002F4F7F"/>
    <w:rsid w:val="00300119"/>
    <w:rsid w:val="00327447"/>
    <w:rsid w:val="0033423D"/>
    <w:rsid w:val="003406D7"/>
    <w:rsid w:val="0035003E"/>
    <w:rsid w:val="00396FBF"/>
    <w:rsid w:val="003A21A3"/>
    <w:rsid w:val="003D5C61"/>
    <w:rsid w:val="003E432A"/>
    <w:rsid w:val="0044234D"/>
    <w:rsid w:val="004500F4"/>
    <w:rsid w:val="004D1594"/>
    <w:rsid w:val="004E1810"/>
    <w:rsid w:val="005669B6"/>
    <w:rsid w:val="0058573C"/>
    <w:rsid w:val="005951F5"/>
    <w:rsid w:val="005C3899"/>
    <w:rsid w:val="005D1861"/>
    <w:rsid w:val="00645B3A"/>
    <w:rsid w:val="00656305"/>
    <w:rsid w:val="00660BE3"/>
    <w:rsid w:val="006655F1"/>
    <w:rsid w:val="00696E91"/>
    <w:rsid w:val="006B1420"/>
    <w:rsid w:val="006D4CAF"/>
    <w:rsid w:val="006F548D"/>
    <w:rsid w:val="0074365C"/>
    <w:rsid w:val="00745D0A"/>
    <w:rsid w:val="007768B1"/>
    <w:rsid w:val="00806240"/>
    <w:rsid w:val="0084507D"/>
    <w:rsid w:val="00845B9A"/>
    <w:rsid w:val="00851E30"/>
    <w:rsid w:val="00865867"/>
    <w:rsid w:val="008F18E2"/>
    <w:rsid w:val="0092381F"/>
    <w:rsid w:val="00925D03"/>
    <w:rsid w:val="00970743"/>
    <w:rsid w:val="009D445B"/>
    <w:rsid w:val="00A01C74"/>
    <w:rsid w:val="00A37072"/>
    <w:rsid w:val="00AA3B35"/>
    <w:rsid w:val="00AA44BF"/>
    <w:rsid w:val="00AB3439"/>
    <w:rsid w:val="00AC4731"/>
    <w:rsid w:val="00AC7E1A"/>
    <w:rsid w:val="00AE6E53"/>
    <w:rsid w:val="00B23B5B"/>
    <w:rsid w:val="00B56E66"/>
    <w:rsid w:val="00BA1042"/>
    <w:rsid w:val="00BA7B39"/>
    <w:rsid w:val="00BB64DA"/>
    <w:rsid w:val="00BC5580"/>
    <w:rsid w:val="00BE037C"/>
    <w:rsid w:val="00BF751D"/>
    <w:rsid w:val="00C104AB"/>
    <w:rsid w:val="00C4621B"/>
    <w:rsid w:val="00C903CD"/>
    <w:rsid w:val="00C94FC0"/>
    <w:rsid w:val="00CC11BB"/>
    <w:rsid w:val="00D00A14"/>
    <w:rsid w:val="00D018E4"/>
    <w:rsid w:val="00D43272"/>
    <w:rsid w:val="00D55A92"/>
    <w:rsid w:val="00D90488"/>
    <w:rsid w:val="00DB6DEE"/>
    <w:rsid w:val="00DC3CBB"/>
    <w:rsid w:val="00DE29AB"/>
    <w:rsid w:val="00E20652"/>
    <w:rsid w:val="00E20AE5"/>
    <w:rsid w:val="00E801B5"/>
    <w:rsid w:val="00E97300"/>
    <w:rsid w:val="00EA677C"/>
    <w:rsid w:val="00EB41D2"/>
    <w:rsid w:val="00EE1801"/>
    <w:rsid w:val="00F044CF"/>
    <w:rsid w:val="00F403E4"/>
    <w:rsid w:val="00F63C3E"/>
    <w:rsid w:val="00FC11C7"/>
    <w:rsid w:val="00FC1B5E"/>
    <w:rsid w:val="00FD2F1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97300"/>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E97300"/>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owrx.com/" TargetMode="External"/><Relationship Id="rId13" Type="http://schemas.openxmlformats.org/officeDocument/2006/relationships/hyperlink" Target="https://www.mobihealthnews.com/news/north-america/amazon-launches-amazon-care-telemedicine-driven-care-offering-seattle-employees" TargetMode="External"/><Relationship Id="rId3" Type="http://schemas.openxmlformats.org/officeDocument/2006/relationships/styles" Target="styles.xml"/><Relationship Id="rId7" Type="http://schemas.openxmlformats.org/officeDocument/2006/relationships/hyperlink" Target="https://www.capsulecares.com/" TargetMode="External"/><Relationship Id="rId12" Type="http://schemas.openxmlformats.org/officeDocument/2006/relationships/hyperlink" Target="https://tech.fb.com/imagining-a-new-interface-hands-free-communication-without-saying-a-word/"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amazon.com/stores/page/5C6C0A16-CE60-4998-B799-A746AE18E19B?channel=hmd_190420" TargetMode="External"/><Relationship Id="rId11" Type="http://schemas.openxmlformats.org/officeDocument/2006/relationships/hyperlink" Target="https://www.darpa.mil/news-events/2015-01-19" TargetMode="External"/><Relationship Id="rId5" Type="http://schemas.openxmlformats.org/officeDocument/2006/relationships/webSettings" Target="webSettings.xml"/><Relationship Id="rId15" Type="http://schemas.openxmlformats.org/officeDocument/2006/relationships/hyperlink" Target="https://www.igi-global.com/article/third-age-and-mobile-health/237992" TargetMode="External"/><Relationship Id="rId10" Type="http://schemas.openxmlformats.org/officeDocument/2006/relationships/hyperlink" Target="https://www.kernel.co/" TargetMode="External"/><Relationship Id="rId4" Type="http://schemas.openxmlformats.org/officeDocument/2006/relationships/settings" Target="settings.xml"/><Relationship Id="rId9" Type="http://schemas.openxmlformats.org/officeDocument/2006/relationships/hyperlink" Target="https://www.neuralink.com/" TargetMode="External"/><Relationship Id="rId14" Type="http://schemas.openxmlformats.org/officeDocument/2006/relationships/hyperlink" Target="https://ravva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9A2B8-A8C3-4B72-9E49-7E3691D60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6</Pages>
  <Words>29283</Words>
  <Characters>166918</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9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73</cp:revision>
  <dcterms:created xsi:type="dcterms:W3CDTF">2020-02-25T08:41:00Z</dcterms:created>
  <dcterms:modified xsi:type="dcterms:W3CDTF">2020-04-0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